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C486A" w14:textId="77777777" w:rsidR="006F47E9" w:rsidRPr="00D417D1" w:rsidRDefault="006F47E9" w:rsidP="006F47E9">
      <w:pPr>
        <w:ind w:right="270"/>
        <w:jc w:val="center"/>
        <w:rPr>
          <w:b/>
        </w:rPr>
      </w:pPr>
      <w:r w:rsidRPr="00D417D1">
        <w:rPr>
          <w:b/>
        </w:rPr>
        <w:t xml:space="preserve">Sequencing the </w:t>
      </w:r>
      <w:r>
        <w:rPr>
          <w:b/>
        </w:rPr>
        <w:t>d</w:t>
      </w:r>
      <w:r w:rsidRPr="00D417D1">
        <w:rPr>
          <w:b/>
        </w:rPr>
        <w:t xml:space="preserve">elta </w:t>
      </w:r>
      <w:r>
        <w:rPr>
          <w:b/>
        </w:rPr>
        <w:t>s</w:t>
      </w:r>
      <w:r w:rsidRPr="00D417D1">
        <w:rPr>
          <w:b/>
        </w:rPr>
        <w:t xml:space="preserve">melt genome: improved annual monitoring of Ne and further understanding of the wild and hatchery </w:t>
      </w:r>
      <w:r>
        <w:rPr>
          <w:b/>
        </w:rPr>
        <w:t>d</w:t>
      </w:r>
      <w:r w:rsidRPr="00D417D1">
        <w:rPr>
          <w:b/>
        </w:rPr>
        <w:t xml:space="preserve">elta </w:t>
      </w:r>
      <w:r>
        <w:rPr>
          <w:b/>
        </w:rPr>
        <w:t>s</w:t>
      </w:r>
      <w:r w:rsidRPr="00D417D1">
        <w:rPr>
          <w:b/>
        </w:rPr>
        <w:t>melt populations</w:t>
      </w:r>
    </w:p>
    <w:p w14:paraId="5692B61D" w14:textId="77777777" w:rsidR="006F47E9" w:rsidRPr="00D417D1" w:rsidRDefault="006F47E9" w:rsidP="006F47E9">
      <w:pPr>
        <w:ind w:right="270"/>
        <w:jc w:val="center"/>
      </w:pPr>
      <w:r w:rsidRPr="00D417D1">
        <w:t>June 30, 202</w:t>
      </w:r>
      <w:r>
        <w:t>1</w:t>
      </w:r>
      <w:r w:rsidRPr="00D417D1">
        <w:t xml:space="preserve"> </w:t>
      </w:r>
      <w:r>
        <w:t>Final</w:t>
      </w:r>
      <w:r w:rsidRPr="00D417D1">
        <w:t xml:space="preserve"> Report</w:t>
      </w:r>
    </w:p>
    <w:p w14:paraId="55616BCC" w14:textId="40E2A94E" w:rsidR="006F47E9" w:rsidRPr="00D417D1" w:rsidRDefault="006F47E9" w:rsidP="006F47E9">
      <w:pPr>
        <w:ind w:right="270"/>
        <w:jc w:val="center"/>
      </w:pPr>
      <w:r w:rsidRPr="00D417D1">
        <w:t xml:space="preserve">Shannon E.K. Joslin, </w:t>
      </w:r>
      <w:proofErr w:type="spellStart"/>
      <w:r w:rsidRPr="00D417D1">
        <w:t>Ensieh</w:t>
      </w:r>
      <w:proofErr w:type="spellEnd"/>
      <w:r w:rsidRPr="00D417D1">
        <w:t xml:space="preserve"> Habibi,</w:t>
      </w:r>
      <w:r>
        <w:t xml:space="preserve"> </w:t>
      </w:r>
      <w:r w:rsidR="009809EF">
        <w:t xml:space="preserve">Alisha </w:t>
      </w:r>
      <w:proofErr w:type="spellStart"/>
      <w:r w:rsidR="009809EF">
        <w:t>Goodbla</w:t>
      </w:r>
      <w:proofErr w:type="spellEnd"/>
      <w:r w:rsidR="009809EF">
        <w:t xml:space="preserve">, </w:t>
      </w:r>
      <w:r>
        <w:t>Mary Delaney, Justin Smith, Michael R. Miller</w:t>
      </w:r>
      <w:r w:rsidRPr="00D417D1">
        <w:t xml:space="preserve"> and Amanda J. Finger</w:t>
      </w:r>
    </w:p>
    <w:p w14:paraId="15715537" w14:textId="77777777" w:rsidR="006F47E9" w:rsidRPr="00D417D1" w:rsidRDefault="006F47E9" w:rsidP="006F47E9">
      <w:pPr>
        <w:ind w:right="270"/>
        <w:jc w:val="center"/>
      </w:pPr>
      <w:r w:rsidRPr="00D417D1">
        <w:t>University of California, Davis</w:t>
      </w:r>
    </w:p>
    <w:p w14:paraId="37DEEC3B" w14:textId="77777777" w:rsidR="006F47E9" w:rsidRPr="00D417D1" w:rsidRDefault="006F47E9" w:rsidP="006F47E9">
      <w:pPr>
        <w:ind w:right="270"/>
        <w:jc w:val="center"/>
      </w:pPr>
      <w:r w:rsidRPr="00D417D1">
        <w:t xml:space="preserve"> </w:t>
      </w:r>
    </w:p>
    <w:p w14:paraId="7E1977AF" w14:textId="77777777" w:rsidR="006F47E9" w:rsidRPr="00D417D1" w:rsidRDefault="006F47E9" w:rsidP="006F47E9">
      <w:pPr>
        <w:ind w:right="270"/>
        <w:jc w:val="center"/>
      </w:pPr>
      <w:r w:rsidRPr="00D417D1">
        <w:t xml:space="preserve">This document will serve as the </w:t>
      </w:r>
      <w:r>
        <w:t>final</w:t>
      </w:r>
      <w:r w:rsidRPr="00D417D1">
        <w:t xml:space="preserve"> report for A19-1844 contract between State Water Contractors and the Regents of the University of California. </w:t>
      </w:r>
    </w:p>
    <w:p w14:paraId="32117620" w14:textId="77777777" w:rsidR="006F47E9" w:rsidRDefault="006F47E9" w:rsidP="006F47E9">
      <w:pPr>
        <w:rPr>
          <w:rFonts w:ascii="Times" w:hAnsi="Times"/>
          <w:b/>
          <w:bCs/>
          <w:u w:val="single"/>
        </w:rPr>
      </w:pPr>
    </w:p>
    <w:p w14:paraId="62ED85B6" w14:textId="77777777" w:rsidR="006F47E9" w:rsidRDefault="006F47E9" w:rsidP="006F47E9">
      <w:pPr>
        <w:rPr>
          <w:rFonts w:ascii="Times" w:hAnsi="Times"/>
          <w:b/>
          <w:bCs/>
          <w:u w:val="single"/>
        </w:rPr>
      </w:pPr>
    </w:p>
    <w:p w14:paraId="4D2F7A06" w14:textId="24E28B5E" w:rsidR="006F47E9" w:rsidRPr="00ED2C76" w:rsidRDefault="00ED2C76" w:rsidP="00ED2C76">
      <w:pPr>
        <w:pStyle w:val="Heading1"/>
      </w:pPr>
      <w:r w:rsidRPr="00ED2C76">
        <w:t xml:space="preserve">Project </w:t>
      </w:r>
      <w:r w:rsidR="006F47E9" w:rsidRPr="00ED2C76">
        <w:t>Background</w:t>
      </w:r>
    </w:p>
    <w:p w14:paraId="31690907" w14:textId="77777777" w:rsidR="006F47E9" w:rsidRDefault="006F47E9" w:rsidP="006F47E9">
      <w:pPr>
        <w:ind w:right="270"/>
        <w:rPr>
          <w:u w:val="single"/>
        </w:rPr>
      </w:pPr>
    </w:p>
    <w:p w14:paraId="258C2B02" w14:textId="62A19D85" w:rsidR="006F47E9" w:rsidRDefault="006F47E9" w:rsidP="006F47E9">
      <w:pPr>
        <w:ind w:right="270"/>
        <w:rPr>
          <w:u w:val="single"/>
        </w:rPr>
      </w:pPr>
      <w:r>
        <w:rPr>
          <w:color w:val="00000A"/>
        </w:rPr>
        <w:t xml:space="preserve">For this project we are assembling a reference genome for delta smelt in order to </w:t>
      </w:r>
      <w:r w:rsidRPr="000C7089">
        <w:t xml:space="preserve">1) </w:t>
      </w:r>
      <w:r>
        <w:t xml:space="preserve">calculate a </w:t>
      </w:r>
      <w:r w:rsidRPr="000C7089">
        <w:t>more precise estimat</w:t>
      </w:r>
      <w:ins w:id="0" w:author="Microsoft Office User" w:date="2021-04-07T13:24:00Z">
        <w:r w:rsidR="00A001C6">
          <w:t xml:space="preserve">e </w:t>
        </w:r>
      </w:ins>
      <w:r w:rsidRPr="000C7089">
        <w:t>of contemporary effective population sizes (N</w:t>
      </w:r>
      <w:r w:rsidRPr="000C7089">
        <w:rPr>
          <w:vertAlign w:val="subscript"/>
        </w:rPr>
        <w:t>E</w:t>
      </w:r>
      <w:r w:rsidRPr="000C7089">
        <w:t xml:space="preserve">) for the 2017 to 2019 wild cohorts, 2) </w:t>
      </w:r>
      <w:r>
        <w:t>examine</w:t>
      </w:r>
      <w:r w:rsidRPr="000C7089">
        <w:t xml:space="preserve"> domestication selection at </w:t>
      </w:r>
      <w:commentRangeStart w:id="1"/>
      <w:commentRangeStart w:id="2"/>
      <w:r w:rsidRPr="000C7089">
        <w:t xml:space="preserve">discrete </w:t>
      </w:r>
      <w:commentRangeEnd w:id="1"/>
      <w:r w:rsidR="00A001C6">
        <w:rPr>
          <w:rStyle w:val="CommentReference"/>
        </w:rPr>
        <w:commentReference w:id="1"/>
      </w:r>
      <w:commentRangeEnd w:id="2"/>
      <w:r w:rsidR="00381212">
        <w:rPr>
          <w:rStyle w:val="CommentReference"/>
        </w:rPr>
        <w:commentReference w:id="2"/>
      </w:r>
      <w:r w:rsidRPr="000C7089">
        <w:t xml:space="preserve">locations in the genome, and 3) </w:t>
      </w:r>
      <w:r>
        <w:t>identify</w:t>
      </w:r>
      <w:r w:rsidRPr="000C7089">
        <w:t xml:space="preserve"> sex-specific markers and/or chromosomes in </w:t>
      </w:r>
      <w:r>
        <w:t>d</w:t>
      </w:r>
      <w:r w:rsidRPr="000C7089">
        <w:t xml:space="preserve">elta </w:t>
      </w:r>
      <w:r>
        <w:t>s</w:t>
      </w:r>
      <w:r w:rsidRPr="000C7089">
        <w:t>melt. The creation of a ref</w:t>
      </w:r>
      <w:r w:rsidRPr="000C7089">
        <w:rPr>
          <w:color w:val="00000A"/>
        </w:rPr>
        <w:t xml:space="preserve">erence genome for </w:t>
      </w:r>
      <w:r>
        <w:rPr>
          <w:color w:val="00000A"/>
        </w:rPr>
        <w:t>d</w:t>
      </w:r>
      <w:r w:rsidRPr="000C7089">
        <w:rPr>
          <w:color w:val="00000A"/>
        </w:rPr>
        <w:t xml:space="preserve">elta </w:t>
      </w:r>
      <w:r>
        <w:rPr>
          <w:color w:val="00000A"/>
        </w:rPr>
        <w:t>s</w:t>
      </w:r>
      <w:r w:rsidRPr="000C7089">
        <w:rPr>
          <w:color w:val="00000A"/>
        </w:rPr>
        <w:t xml:space="preserve">melt will enable scientists to more fully take advantage of the decreasing samples available and use archival samples more effectively. </w:t>
      </w:r>
      <w:r w:rsidR="00381212">
        <w:rPr>
          <w:color w:val="00000A"/>
        </w:rPr>
        <w:t>The status of each deliverable is listed in Table 1.</w:t>
      </w:r>
    </w:p>
    <w:p w14:paraId="0D5AC0EC" w14:textId="77777777" w:rsidR="006F47E9" w:rsidRDefault="006F47E9" w:rsidP="006F47E9">
      <w:pPr>
        <w:ind w:right="270"/>
        <w:rPr>
          <w:u w:val="single"/>
        </w:rPr>
      </w:pPr>
    </w:p>
    <w:p w14:paraId="6DA7E55D" w14:textId="73E94728" w:rsidR="006F47E9" w:rsidRPr="006E1A97" w:rsidRDefault="006F47E9" w:rsidP="006F47E9">
      <w:pPr>
        <w:ind w:right="270"/>
        <w:rPr>
          <w:u w:val="single"/>
        </w:rPr>
      </w:pPr>
      <w:r w:rsidRPr="000C7089">
        <w:rPr>
          <w:color w:val="00000A"/>
        </w:rPr>
        <w:t xml:space="preserve">The </w:t>
      </w:r>
      <w:r>
        <w:rPr>
          <w:color w:val="00000A"/>
        </w:rPr>
        <w:t xml:space="preserve">use of </w:t>
      </w:r>
      <w:r w:rsidRPr="000C7089">
        <w:rPr>
          <w:color w:val="00000A"/>
        </w:rPr>
        <w:t>next generation sequencing (NGS) technologies</w:t>
      </w:r>
      <w:r>
        <w:rPr>
          <w:color w:val="00000A"/>
        </w:rPr>
        <w:t xml:space="preserve"> in conjunction with a highly contiguous and accurate reference genome increases the power and precision of  inferences made in population genetic studies</w:t>
      </w:r>
      <w:r w:rsidR="00A001C6">
        <w:rPr>
          <w:color w:val="00000A"/>
        </w:rPr>
        <w:t xml:space="preserve"> including analyses of population structure, genetic diversity and local adaptation</w:t>
      </w:r>
      <w:r w:rsidRPr="000C7089">
        <w:rPr>
          <w:color w:val="00000A"/>
        </w:rPr>
        <w:t>.</w:t>
      </w:r>
      <w:r w:rsidRPr="000C7089">
        <w:rPr>
          <w:color w:val="00000A"/>
        </w:rPr>
        <w:fldChar w:fldCharType="begin" w:fldLock="1"/>
      </w:r>
      <w:r w:rsidRPr="000C7089">
        <w:rPr>
          <w:color w:val="00000A"/>
        </w:rPr>
        <w:instrText>ADDIN CSL_CITATION {"citationItems":[{"id":"ITEM-1","itemData":{"DOI":"10.1038/nrg2844","ISBN":"1471-0064 (Electronic)\\r1471-0056 (Linking)","ISSN":"1471-0056","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1","issued":{"date-parts":[["2010"]]},"title":"Genomics and the future of conservation genetics","type":"article-journal"},"uris":["http://www.mendeley.com/documents/?uuid=0d359980-c146-3b47-bbfc-fa6cdf5c9363"]}],"mendeley":{"formattedCitation":"&lt;sup&gt;1&lt;/sup&gt;","plainTextFormattedCitation":"1","previouslyFormattedCitation":"&lt;sup&gt;1&lt;/sup&gt;"},"properties":{"noteIndex":0},"schema":"https://github.com/citation-style-language/schema/raw/master/csl-citation.json"}</w:instrText>
      </w:r>
      <w:r w:rsidRPr="000C7089">
        <w:rPr>
          <w:color w:val="00000A"/>
        </w:rPr>
        <w:fldChar w:fldCharType="separate"/>
      </w:r>
      <w:r w:rsidRPr="000C7089">
        <w:rPr>
          <w:noProof/>
          <w:color w:val="00000A"/>
          <w:vertAlign w:val="superscript"/>
        </w:rPr>
        <w:t>1</w:t>
      </w:r>
      <w:r w:rsidRPr="000C7089">
        <w:rPr>
          <w:color w:val="00000A"/>
        </w:rPr>
        <w:fldChar w:fldCharType="end"/>
      </w:r>
      <w:r w:rsidRPr="000C7089">
        <w:rPr>
          <w:color w:val="00000A"/>
        </w:rPr>
        <w:t xml:space="preserve"> </w:t>
      </w:r>
      <w:r>
        <w:rPr>
          <w:color w:val="00000A"/>
        </w:rPr>
        <w:t xml:space="preserve">DNA sequences </w:t>
      </w:r>
      <w:r w:rsidR="00A001C6">
        <w:rPr>
          <w:color w:val="00000A"/>
        </w:rPr>
        <w:t xml:space="preserve">which are </w:t>
      </w:r>
      <w:r w:rsidR="00381212">
        <w:rPr>
          <w:color w:val="00000A"/>
        </w:rPr>
        <w:t>captured by the sequencer</w:t>
      </w:r>
      <w:r w:rsidR="00A001C6">
        <w:rPr>
          <w:color w:val="00000A"/>
        </w:rPr>
        <w:t xml:space="preserve"> but not </w:t>
      </w:r>
      <w:r>
        <w:rPr>
          <w:color w:val="00000A"/>
        </w:rPr>
        <w:t xml:space="preserve">aligned to a reference genome fail to account for how each piece of sequenced DNA interacts with all other sequences (i.e. linkage patterns). However, by aligning to a reference genome we </w:t>
      </w:r>
      <w:r w:rsidR="00A001C6">
        <w:rPr>
          <w:color w:val="00000A"/>
        </w:rPr>
        <w:t xml:space="preserve">gain the </w:t>
      </w:r>
      <w:r>
        <w:rPr>
          <w:color w:val="00000A"/>
        </w:rPr>
        <w:t xml:space="preserve">knowledge </w:t>
      </w:r>
      <w:r w:rsidRPr="000C7089">
        <w:rPr>
          <w:color w:val="00000A"/>
        </w:rPr>
        <w:t xml:space="preserve">of </w:t>
      </w:r>
      <w:r>
        <w:rPr>
          <w:color w:val="00000A"/>
        </w:rPr>
        <w:t xml:space="preserve">where each </w:t>
      </w:r>
      <w:r w:rsidR="00381212">
        <w:rPr>
          <w:color w:val="00000A"/>
        </w:rPr>
        <w:t>segment</w:t>
      </w:r>
      <w:r>
        <w:rPr>
          <w:color w:val="00000A"/>
        </w:rPr>
        <w:t xml:space="preserve"> of sequenced DNA lies within the genome and relative to other sequenced DNA. Additionally, by knowing each marker</w:t>
      </w:r>
      <w:r w:rsidR="00A001C6">
        <w:rPr>
          <w:color w:val="00000A"/>
        </w:rPr>
        <w:t>’</w:t>
      </w:r>
      <w:r>
        <w:rPr>
          <w:color w:val="00000A"/>
        </w:rPr>
        <w:t xml:space="preserve">s distance from </w:t>
      </w:r>
      <w:r w:rsidR="00A001C6">
        <w:rPr>
          <w:color w:val="00000A"/>
        </w:rPr>
        <w:t>every other marker</w:t>
      </w:r>
      <w:r>
        <w:rPr>
          <w:color w:val="00000A"/>
        </w:rPr>
        <w:t xml:space="preserve">, and how it is or is not inherited with </w:t>
      </w:r>
      <w:r w:rsidR="00A001C6">
        <w:rPr>
          <w:color w:val="00000A"/>
        </w:rPr>
        <w:t>those</w:t>
      </w:r>
      <w:r w:rsidR="00381212">
        <w:rPr>
          <w:color w:val="00000A"/>
        </w:rPr>
        <w:t xml:space="preserve"> other</w:t>
      </w:r>
      <w:r w:rsidR="00A001C6">
        <w:rPr>
          <w:color w:val="00000A"/>
        </w:rPr>
        <w:t xml:space="preserve"> </w:t>
      </w:r>
      <w:commentRangeStart w:id="3"/>
      <w:commentRangeStart w:id="4"/>
      <w:r>
        <w:rPr>
          <w:color w:val="00000A"/>
        </w:rPr>
        <w:t>markers</w:t>
      </w:r>
      <w:commentRangeEnd w:id="3"/>
      <w:r w:rsidR="00A001C6">
        <w:rPr>
          <w:rStyle w:val="CommentReference"/>
        </w:rPr>
        <w:commentReference w:id="3"/>
      </w:r>
      <w:commentRangeEnd w:id="4"/>
      <w:r w:rsidR="00D46F6C">
        <w:rPr>
          <w:rStyle w:val="CommentReference"/>
          <w:rFonts w:asciiTheme="minorHAnsi" w:eastAsiaTheme="minorHAnsi" w:hAnsiTheme="minorHAnsi" w:cstheme="minorBidi"/>
        </w:rPr>
        <w:commentReference w:id="4"/>
      </w:r>
      <w:r w:rsidR="00A001C6">
        <w:rPr>
          <w:color w:val="00000A"/>
        </w:rPr>
        <w:t>,</w:t>
      </w:r>
      <w:r>
        <w:rPr>
          <w:color w:val="00000A"/>
        </w:rPr>
        <w:t xml:space="preserve"> we can survey a greater number of informative markers spread throughout the genome. This </w:t>
      </w:r>
      <w:r w:rsidR="00A001C6">
        <w:rPr>
          <w:color w:val="00000A"/>
        </w:rPr>
        <w:t xml:space="preserve">gives us </w:t>
      </w:r>
      <w:r>
        <w:rPr>
          <w:color w:val="00000A"/>
        </w:rPr>
        <w:t xml:space="preserve">the ability to better answer questions </w:t>
      </w:r>
      <w:r w:rsidR="00A001C6">
        <w:rPr>
          <w:color w:val="00000A"/>
        </w:rPr>
        <w:t xml:space="preserve">concerning </w:t>
      </w:r>
      <w:r>
        <w:rPr>
          <w:color w:val="00000A"/>
        </w:rPr>
        <w:t>demography, adaptation, fitness, and disease susceptibility</w:t>
      </w:r>
      <w:r w:rsidRPr="000C7089">
        <w:rPr>
          <w:color w:val="00000A"/>
        </w:rPr>
        <w:t>.</w:t>
      </w:r>
      <w:r w:rsidRPr="000C7089">
        <w:rPr>
          <w:color w:val="00000A"/>
        </w:rPr>
        <w:fldChar w:fldCharType="begin" w:fldLock="1"/>
      </w:r>
      <w:r w:rsidRPr="000C7089">
        <w:rPr>
          <w:color w:val="00000A"/>
        </w:rPr>
        <w:instrText>ADDIN CSL_CITATION {"citationItems":[{"id":"ITEM-1","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uris":["http://www.mendeley.com/documents/?uuid=7d097e57-88a8-4b7e-80e2-9363996b7f04"]},{"id":"ITEM-2","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uris":["http://www.mendeley.com/documents/?uuid=66ff25a6-2c12-4c9c-b35c-19dddba8b7fa"]}],"mendeley":{"formattedCitation":"&lt;sup&gt;2,3&lt;/sup&gt;","plainTextFormattedCitation":"2,3","previouslyFormattedCitation":"&lt;sup&gt;2,3&lt;/sup&gt;"},"properties":{"noteIndex":0},"schema":"https://github.com/citation-style-language/schema/raw/master/csl-citation.json"}</w:instrText>
      </w:r>
      <w:r w:rsidRPr="000C7089">
        <w:rPr>
          <w:color w:val="00000A"/>
        </w:rPr>
        <w:fldChar w:fldCharType="separate"/>
      </w:r>
      <w:r w:rsidRPr="000C7089">
        <w:rPr>
          <w:noProof/>
          <w:color w:val="00000A"/>
          <w:vertAlign w:val="superscript"/>
        </w:rPr>
        <w:t>2,3</w:t>
      </w:r>
      <w:r w:rsidRPr="000C7089">
        <w:rPr>
          <w:color w:val="00000A"/>
        </w:rPr>
        <w:fldChar w:fldCharType="end"/>
      </w:r>
      <w:r w:rsidRPr="000C7089">
        <w:rPr>
          <w:color w:val="00000A"/>
        </w:rPr>
        <w:t xml:space="preserve"> </w:t>
      </w:r>
      <w:r>
        <w:rPr>
          <w:color w:val="00000A"/>
        </w:rPr>
        <w:t xml:space="preserve">For example, previous work in Chinook salmon using the closely related rainbow trout reference genome found </w:t>
      </w:r>
      <w:r w:rsidR="00A001C6">
        <w:rPr>
          <w:color w:val="00000A"/>
        </w:rPr>
        <w:t xml:space="preserve">a </w:t>
      </w:r>
      <w:r>
        <w:rPr>
          <w:color w:val="00000A"/>
        </w:rPr>
        <w:t xml:space="preserve">small </w:t>
      </w:r>
      <w:r w:rsidR="00A001C6">
        <w:rPr>
          <w:color w:val="00000A"/>
        </w:rPr>
        <w:t xml:space="preserve">number </w:t>
      </w:r>
      <w:r>
        <w:rPr>
          <w:color w:val="00000A"/>
        </w:rPr>
        <w:t>of markers that were associated with runtime.</w:t>
      </w:r>
      <w:r>
        <w:rPr>
          <w:color w:val="00000A"/>
        </w:rPr>
        <w:fldChar w:fldCharType="begin" w:fldLock="1"/>
      </w:r>
      <w:r>
        <w:rPr>
          <w:color w:val="00000A"/>
        </w:rPr>
        <w:instrText>ADDIN CSL_CITATION {"citationItems":[{"id":"ITEM-1","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ITEM-1","issue":"August","issued":{"date-parts":[["2017"]]},"title":"The evolutionary basis of premature migration in Pacific salmon highlights the utility of genomics for informing conservation","type":"article-journal","volume":"3"},"uris":["http://www.mendeley.com/documents/?uuid=c6fd8232-bfc3-43ec-83ec-b1c559fc77f3"]}],"mendeley":{"formattedCitation":"&lt;sup&gt;4&lt;/sup&gt;","plainTextFormattedCitation":"4","previouslyFormattedCitation":"&lt;sup&gt;4&lt;/sup&gt;"},"properties":{"noteIndex":0},"schema":"https://github.com/citation-style-language/schema/raw/master/csl-citation.json"}</w:instrText>
      </w:r>
      <w:r>
        <w:rPr>
          <w:color w:val="00000A"/>
        </w:rPr>
        <w:fldChar w:fldCharType="separate"/>
      </w:r>
      <w:r w:rsidRPr="00F610EA">
        <w:rPr>
          <w:noProof/>
          <w:color w:val="00000A"/>
          <w:vertAlign w:val="superscript"/>
        </w:rPr>
        <w:t>4</w:t>
      </w:r>
      <w:r>
        <w:rPr>
          <w:color w:val="00000A"/>
        </w:rPr>
        <w:fldChar w:fldCharType="end"/>
      </w:r>
      <w:r>
        <w:rPr>
          <w:color w:val="00000A"/>
        </w:rPr>
        <w:t xml:space="preserve"> In 2014, these markers were located next to a gap in the rainbow trout reference assembly. Reanalysis using a highly contiguous 2018 Chinook salmon reference genome found diagnostic markers located within the gap in the 2014 reference genome (Prince </w:t>
      </w:r>
      <w:r>
        <w:rPr>
          <w:i/>
          <w:color w:val="00000A"/>
        </w:rPr>
        <w:t>et al.</w:t>
      </w:r>
      <w:r>
        <w:rPr>
          <w:color w:val="00000A"/>
        </w:rPr>
        <w:t xml:space="preserve"> unpublished).</w:t>
      </w:r>
      <w:r>
        <w:rPr>
          <w:color w:val="00000A"/>
        </w:rPr>
        <w:fldChar w:fldCharType="begin" w:fldLock="1"/>
      </w:r>
      <w:r>
        <w:rPr>
          <w:color w:val="00000A"/>
        </w:rPr>
        <w:instrText>ADDIN CSL_CITATION {"citationItems":[{"id":"ITEM-1","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uris":["http://www.mendeley.com/documents/?uuid=c026ef43-5f1b-462a-a6ef-84fbd9b6a818"]}],"mendeley":{"formattedCitation":"&lt;sup&gt;5&lt;/sup&gt;","plainTextFormattedCitation":"5","previouslyFormattedCitation":"&lt;sup&gt;5&lt;/sup&gt;"},"properties":{"noteIndex":0},"schema":"https://github.com/citation-style-language/schema/raw/master/csl-citation.json"}</w:instrText>
      </w:r>
      <w:r>
        <w:rPr>
          <w:color w:val="00000A"/>
        </w:rPr>
        <w:fldChar w:fldCharType="separate"/>
      </w:r>
      <w:r w:rsidRPr="00F610EA">
        <w:rPr>
          <w:noProof/>
          <w:color w:val="00000A"/>
          <w:vertAlign w:val="superscript"/>
        </w:rPr>
        <w:t>5</w:t>
      </w:r>
      <w:r>
        <w:rPr>
          <w:color w:val="00000A"/>
        </w:rPr>
        <w:fldChar w:fldCharType="end"/>
      </w:r>
      <w:r>
        <w:rPr>
          <w:color w:val="00000A"/>
        </w:rPr>
        <w:t xml:space="preserve"> This example underscores how reference genomes can propel conservation research forward.</w:t>
      </w:r>
    </w:p>
    <w:p w14:paraId="5D171380" w14:textId="77777777" w:rsidR="006F47E9" w:rsidRPr="00D417D1" w:rsidRDefault="006F47E9" w:rsidP="006F47E9">
      <w:pPr>
        <w:ind w:right="270" w:firstLine="720"/>
      </w:pPr>
    </w:p>
    <w:p w14:paraId="7A846497" w14:textId="2E4DB020" w:rsidR="00372DDA" w:rsidRDefault="006F47E9" w:rsidP="006F47E9">
      <w:pPr>
        <w:ind w:right="270"/>
        <w:rPr>
          <w:color w:val="00000A"/>
        </w:rPr>
        <w:sectPr w:rsidR="00372DDA">
          <w:pgSz w:w="12240" w:h="15840"/>
          <w:pgMar w:top="1440" w:right="1440" w:bottom="1440" w:left="1440" w:header="720" w:footer="720" w:gutter="0"/>
          <w:cols w:space="720"/>
          <w:docGrid w:linePitch="360"/>
        </w:sectPr>
      </w:pPr>
      <w:r w:rsidRPr="000C7089">
        <w:rPr>
          <w:color w:val="00000A"/>
        </w:rPr>
        <w:t xml:space="preserve">Recently, genome sequencing technologies have become both more cost effective and efficient. </w:t>
      </w:r>
      <w:r w:rsidR="00A001C6">
        <w:rPr>
          <w:color w:val="00000A"/>
        </w:rPr>
        <w:t>“</w:t>
      </w:r>
      <w:r>
        <w:rPr>
          <w:color w:val="00000A"/>
        </w:rPr>
        <w:t>Hybrid assemblies</w:t>
      </w:r>
      <w:r w:rsidR="00A001C6">
        <w:rPr>
          <w:color w:val="00000A"/>
        </w:rPr>
        <w:t>” (</w:t>
      </w:r>
      <w:r>
        <w:rPr>
          <w:color w:val="00000A"/>
        </w:rPr>
        <w:t>assemblies that use multiple NGS technologies</w:t>
      </w:r>
      <w:r w:rsidR="00A001C6">
        <w:rPr>
          <w:color w:val="00000A"/>
        </w:rPr>
        <w:t>)</w:t>
      </w:r>
      <w:r>
        <w:rPr>
          <w:color w:val="00000A"/>
        </w:rPr>
        <w:t xml:space="preserve"> are the most reliable way to achieve a chromosome-scale hi</w:t>
      </w:r>
      <w:r w:rsidR="00A001C6">
        <w:rPr>
          <w:color w:val="00000A"/>
        </w:rPr>
        <w:t>gh</w:t>
      </w:r>
      <w:r>
        <w:rPr>
          <w:color w:val="00000A"/>
        </w:rPr>
        <w:t>-quality genome assembly. The Vertebrate Genomes Project, a consortium aimed towards developing an assembly pipeline and quality standards for genome assemblies of all vertebrates, established quality goal metrics for the continuity, completeness and accuracy of reference genomes</w:t>
      </w:r>
      <w:r w:rsidR="00A001C6">
        <w:rPr>
          <w:color w:val="00000A"/>
        </w:rPr>
        <w:t>.</w:t>
      </w:r>
      <w:r>
        <w:rPr>
          <w:color w:val="00000A"/>
        </w:rPr>
        <w:fldChar w:fldCharType="begin" w:fldLock="1"/>
      </w:r>
      <w:r>
        <w:rPr>
          <w:color w:val="00000A"/>
        </w:rPr>
        <w:instrText>ADDIN CSL_CITATION {"citationItems":[{"id":"ITEM-1","itemData":{"DOI":"10.1101/2020.05.22.110833","abstract":"High-quality and complete reference genome assemblies are fundamental for the application of genomics to biology, disease, and biodiversity conservation. However, such assemblies are only available for a few non-microbial species1–4. To address this issue, the international Genome 10K (G10K) consortium5,6 has worked over a five-year period to evaluate and develop cost-effective methods for assembling the most accurate and complete reference genomes to date. Here we summarize these developments, introduce a set of quality standards, and present lessons learned from sequencing and assembling 16 species representing major vertebrate lineages (mammals, birds, reptiles, amphibians, teleost fishes and cartilaginous fishes). We confirm that long-read sequencing technologies are essential for maximizing genome quality and that unresolved complex repeats and haplotype heterozygosity are major sources of error in assemblies. Our new assemblies identify and correct substantial errors in some of the best historical reference genomes. Adopting these lessons, we have embarked on the Vertebrate Genomes Project (VGP), an effort to generate high-quality, complete reference genomes for all ~70,000 extant vertebrate species and help enable a new era of discovery across the life sciences.Competing Interest StatementDuring the contributing period, B.T.H, M.Si., A.F. and M.Mo. were employees of DNAnexus Inc. S.B.K., R.H., Z.K., J.Ko., I.S. and C.D. are full-time employees at Pacific Biosciences, a company developing single-molecule sequencing technologies. R.D. is a scientific advisory board member of Dovetail Inc. P.Fl. is a member of the Scientific Advisory Boards of Fabric Genomics, Inc., and Eagle Genomics, Ltd. H.C. receives royalties from the sale of UCSC Genome Browser source code, LiftOver, GBiB, and GBiC licenses to commercial entities. S.K has received travel funds to speak at symposia organized by Oxford Nanopore. M.D. and L.N. receives royalties from licensing of UCSC Genome Browser. For W.E.J., the content here is not to be construed as the views of the DA or DOD.","author":[{"dropping-particle":"","family":"Rhie","given":"Arang","non-dropping-particle":"","parse-names":false,"suffix":""},{"dropping-particle":"","family":"McCarthy","given":"Shane A","non-dropping-particle":"","parse-names":false,"suffix":""},{"dropping-particle":"","family":"Fedrigo","given":"Olivier","non-dropping-particle":"","parse-names":false,"suffix":""},{"dropping-particle":"","family":"Damas","given":"Joana","non-dropping-particle":"","parse-names":false,"suffix":""},{"dropping-particle":"","family":"Formenti","given":"Giulio","non-dropping-particle":"","parse-names":false,"suffix":""},{"dropping-particle":"","family":"Koren","given":"Sergey","non-dropping-particle":"","parse-names":false,"suffix":""},{"dropping-particle":"","family":"Uliano-Silva","given":"Marcela","non-dropping-particle":"","parse-names":false,"suffix":""},{"dropping-particle":"","family":"Chow","given":"William","non-dropping-particle":"","parse-names":false,"suffix":""},{"dropping-particle":"","family":"Fungtammasan","given":"Arkarachai","non-dropping-particle":"","parse-names":false,"suffix":""},{"dropping-particle":"","family":"Gedman","given":"Gregory L","non-dropping-particle":"","parse-names":false,"suffix":""},{"dropping-particle":"","family":"Cantin","given":"Lindsey J","non-dropping-particle":"","parse-names":false,"suffix":""},{"dropping-particle":"","family":"Thibaud-Nissen","given":"Francoise","non-dropping-particle":"","parse-names":false,"suffix":""},{"dropping-particle":"","family":"Haggerty","given":"Leanne","non-dropping-particle":"","parse-names":false,"suffix":""},{"dropping-particle":"","family":"Lee","given":"Chul","non-dropping-particle":"","parse-names":false,"suffix":""},{"dropping-particle":"","family":"Ko","given":"Byung June","non-dropping-particle":"","parse-names":false,"suffix":""},{"dropping-particle":"","family":"Kim","given":"Juwan","non-dropping-particle":"","parse-names":false,"suffix":""},{"dropping-particle":"","family":"Bista","given":"Iliana","non-dropping-particle":"","parse-names":false,"suffix":""},{"dropping-particle":"","family":"Smith","given":"Michelle","non-dropping-particle":"","parse-names":false,"suffix":""},{"dropping-particle":"","family":"Haase","given":"Bettina","non-dropping-particle":"","parse-names":false,"suffix":""},{"dropping-particle":"","family":"Mountcastle","given":"Jacquelyn","non-dropping-particle":"","parse-names":false,"suffix":""},{"dropping-particle":"","family":"Winkler","given":"Sylke","non-dropping-particle":"","parse-names":false,"suffix":""},{"dropping-particle":"","family":"Paez","given":"Sadye","non-dropping-particle":"","parse-names":false,"suffix":""},{"dropping-particle":"","family":"Howard","given":"Jason","non-dropping-particle":"","parse-names":false,"suffix":""},{"dropping-particle":"","family":"Vernes","given":"Sonja C","non-dropping-particle":"","parse-names":false,"suffix":""},{"dropping-particle":"","family":"Lama","given":"Tanya M","non-dropping-particle":"","parse-names":false,"suffix":""},{"dropping-particle":"","family":"Grutzner","given":"Frank","non-dropping-particle":"","parse-names":false,"suffix":""},{"dropping-particle":"","family":"Warren","given":"Wesley C","non-dropping-particle":"","parse-names":false,"suffix":""},{"dropping-particle":"","family":"Balakrishnan","given":"Christopher","non-dropping-particle":"","parse-names":false,"suffix":""},{"dropping-particle":"","family":"Burt","given":"Dave","non-dropping-particle":"","parse-names":false,"suffix":""},{"dropping-particle":"","family":"George","given":"Julia M","non-dropping-particle":"","parse-names":false,"suffix":""},{"dropping-particle":"","family":"Biegler","given":"Mathew","non-dropping-particle":"","parse-names":false,"suffix":""},{"dropping-particle":"","family":"Iorns","given":"David","non-dropping-particle":"","parse-names":false,"suffix":""},{"dropping-particle":"","family":"Digby","given":"Andrew","non-dropping-particle":"","parse-names":false,"suffix":""},{"dropping-particle":"","family":"Eason","given":"Daryl","non-dropping-particle":"","parse-names":false,"suffix":""},{"dropping-particle":"","family":"Edwards","given":"Taylor","non-dropping-particle":"","parse-names":false,"suffix":""},{"dropping-particle":"","family":"Wilkinson","given":"Mark","non-dropping-particle":"","parse-names":false,"suffix":""},{"dropping-particle":"","family":"Turner","given":"George","non-dropping-particle":"","parse-names":false,"suffix":""},{"dropping-particle":"","family":"Meyer","given":"Axel","non-dropping-particle":"","parse-names":false,"suffix":""},{"dropping-particle":"","family":"Kautt","given":"Andreas F","non-dropping-particle":"","parse-names":false,"suffix":""},{"dropping-particle":"","family":"Franchini","given":"Paolo","non-dropping-particle":"","parse-names":false,"suffix":""},{"dropping-particle":"","family":"Detrich","given":"H William","non-dropping-particle":"","parse-names":false,"suffix":""},{"dropping-particle":"","family":"Svardal","given":"Hannes","non-dropping-particle":"","parse-names":false,"suffix":""},{"dropping-particle":"","family":"Wagner","given":"Maximilian","non-dropping-particle":"","parse-names":false,"suffix":""},{"dropping-particle":"","family":"Naylor","given":"Gavin J P","non-dropping-particle":"","parse-names":false,"suffix":""},{"dropping-particle":"","family":"Pippel","given":"Martin","non-dropping-particle":"","parse-names":false,"suffix":""},{"dropping-particle":"","family":"Malinsky","given":"Milan","non-dropping-particle":"","parse-names":false,"suffix":""},{"dropping-particle":"","family":"Mooney","given":"Mark","non-dropping-particle":"","parse-names":false,"suffix":""},{"dropping-particle":"","family":"Simbirsky","given":"Maria","non-dropping-particle":"","parse-names":false,"suffix":""},{"dropping-particle":"","family":"Hannigan","given":"Brett T","non-dropping-particle":"","parse-names":false,"suffix":""},{"dropping-particle":"","family":"Pesout","given":"Trevor","non-dropping-particle":"","parse-names":false,"suffix":""},{"dropping-particle":"","family":"Houck","given":"Marlys","non-dropping-particle":"","parse-names":false,"suffix":""},{"dropping-particle":"","family":"Misuraca","given":"Ann","non-dropping-particle":"","parse-names":false,"suffix":""},{"dropping-particle":"","family":"Kingan","given":"Sarah B","non-dropping-particle":"","parse-names":false,"suffix":""},{"dropping-particle":"","family":"Hall","given":"Richard","non-dropping-particle":"","parse-names":false,"suffix":""},{"dropping-particle":"","family":"Kronenberg","given":"Zev","non-dropping-particle":"","parse-names":false,"suffix":""},{"dropping-particle":"","family":"Korlach","given":"Jonas","non-dropping-particle":"","parse-names":false,"suffix":""},{"dropping-particle":"","family":"Sović","given":"Ivan","non-dropping-particle":"","parse-names":false,"suffix":""},{"dropping-particle":"","family":"Dunn","given":"Christopher","non-dropping-particle":"","parse-names":false,"suffix":""},{"dropping-particle":"","family":"Ning","given":"Zemin","non-dropping-particle":"","parse-names":false,"suffix":""},{"dropping-particle":"","family":"Hastie","given":"Alex","non-dropping-particle":"","parse-names":false,"suffix":""},{"dropping-particle":"","family":"Lee","given":"Joyce","non-dropping-particle":"","parse-names":false,"suffix":""},{"dropping-particle":"","family":"Selvaraj","given":"Siddarth","non-dropping-particle":"","parse-names":false,"suffix":""},{"dropping-particle":"","family":"Green","given":"Richard E","non-dropping-particle":"","parse-names":false,"suffix":""},{"dropping-particle":"","family":"Putnam","given":"Nicholas H","non-dropping-particle":"","parse-names":false,"suffix":""},{"dropping-particle":"","family":"Ghurye","given":"Jay","non-dropping-particle":"","parse-names":false,"suffix":""},{"dropping-particle":"","family":"Garrison","given":"Erik","non-dropping-particle":"","parse-names":false,"suffix":""},{"dropping-particle":"","family":"Sims","given":"Ying","non-dropping-particle":"","parse-names":false,"suffix":""},{"dropping-particle":"","family":"Collins","given":"Joanna","non-dropping-particle":"","parse-names":false,"suffix":""},{"dropping-particle":"","family":"Pelan","given":"Sarah","non-dropping-particle":"","parse-names":false,"suffix":""},{"dropping-particle":"","family":"Torrance","given":"James","non-dropping-particle":"","parse-names":false,"suffix":""},{"dropping-particle":"","family":"Tracey","given":"Alan","non-dropping-particle":"","parse-names":false,"suffix":""},{"dropping-particle":"","family":"Wood","given":"Jonathan","non-dropping-particle":"","parse-names":false,"suffix":""},{"dropping-particle":"","family":"Guan","given":"Dengfeng","non-dropping-particle":"","parse-names":false,"suffix":""},{"dropping-particle":"","family":"London","given":"Sarah E","non-dropping-particle":"","parse-names":false,"suffix":""},{"dropping-particle":"","family":"Clayton","given":"David F","non-dropping-particle":"","parse-names":false,"suffix":""},{"dropping-particle":"V","family":"Mello","given":"Claudio","non-dropping-particle":"","parse-names":false,"suffix":""},{"dropping-particle":"","family":"Friedrich","given":"Samantha R","non-dropping-particle":"","parse-names":false,"suffix":""},{"dropping-particle":"V","family":"Lovell","given":"Peter","non-dropping-particle":"","parse-names":false,"suffix":""},{"dropping-particle":"","family":"Osipova","given":"Ekaterina","non-dropping-particle":"","parse-names":false,"suffix":""},{"dropping-particle":"","family":"Al-Ajli","given":"Farooq O","non-dropping-particle":"","parse-names":false,"suffix":""},{"dropping-particle":"","family":"Secomandi","given":"Simona","non-dropping-particle":"","parse-names":false,"suffix":""},{"dropping-particle":"","family":"Kim","given":"Heebal","non-dropping-particle":"","parse-names":false,"suffix":""},{"dropping-particle":"","family":"Theofanopoulou","given":"Constantina","non-dropping-particle":"","parse-names":false,"suffix":""},{"dropping-particle":"","family":"Zhou","given":"Yang","non-dropping-particle":"","parse-names":false,"suffix":""},{"dropping-particle":"","family":"Harris","given":"Robert S","non-dropping-particle":"","parse-names":false,"suffix":""},{"dropping-particle":"","family":"Makova","given":"Kateryna D","non-dropping-particle":"","parse-names":false,"suffix":""},{"dropping-particle":"","family":"Medvedev","given":"Paul","non-dropping-particle":"","parse-names":false,"suffix":""},{"dropping-particle":"","family":"Hoffman","given":"Jinna","non-dropping-particle":"","parse-names":false,"suffix":""},{"dropping-particle":"","family":"Masterson","given":"Patrick","non-dropping-particle":"","parse-names":false,"suffix":""},{"dropping-particle":"","family":"Clark","given":"Karen","non-dropping-particle":"","parse-names":false,"suffix":""},{"dropping-particle":"","family":"Martin","given":"Fergal","non-dropping-particle":"","parse-names":false,"suffix":""},{"dropping-particle":"","family":"Howe","given":"Kevin","non-dropping-particle":"","parse-names":false,"suffix":""},{"dropping-particle":"","family":"Flicek","given":"Paul","non-dropping-particle":"","parse-names":false,"suffix":""},{"dropping-particle":"","family":"Walenz","given":"Brian P","non-dropping-particle":"","parse-names":false,"suffix":""},{"dropping-particle":"","family":"Kwak","given":"Woori","non-dropping-particle":"","parse-names":false,"suffix":""},{"dropping-particle":"","family":"Clawson","given":"Hiram","non-dropping-particle":"","parse-names":false,"suffix":""},{"dropping-particle":"","family":"Diekhans","given":"Mark","non-dropping-particle":"","parse-names":false,"suffix":""},{"dropping-particle":"","family":"Nassar","given":"Luis","non-dropping-particle":"","parse-names":false,"suffix":""},{"dropping-particle":"","family":"Paten","given":"Benedict","non-dropping-particle":"","parse-names":false,"suffix":""},{"dropping-particle":"","family":"Kraus","given":"Robert H S","non-dropping-particle":"","parse-names":false,"suffix":""},{"dropping-particle":"","family":"Lewin","given":"Harris","non-dropping-particle":"","parse-names":false,"suffix":""},{"dropping-particle":"","family":"Crawford","given":"Andrew J","non-dropping-particle":"","parse-names":false,"suffix":""},{"dropping-particle":"","family":"Gilbert","given":"M Thomas P","non-dropping-particle":"","parse-names":false,"suffix":""},{"dropping-particle":"","family":"Zhang","given":"Guojie","non-dropping-particle":"","parse-names":false,"suffix":""},{"dropping-particle":"","family":"Venkatesh","given":"Byrappa","non-dropping-particle":"","parse-names":false,"suffix":""},{"dropping-particle":"","family":"Murphy","given":"Robert W","non-dropping-particle":"","parse-names":false,"suffix":""},{"dropping-particle":"","family":"Koepfli","given":"Klaus-Peter","non-dropping-particle":"","parse-names":false,"suffix":""},{"dropping-particle":"","family":"Shapiro","given":"Beth","non-dropping-particle":"","parse-names":false,"suffix":""},{"dropping-particle":"","family":"Johnson","given":"Warren E","non-dropping-particle":"","parse-names":false,"suffix":""},{"dropping-particle":"","family":"Palma","given":"Federica","non-dropping-particle":"Di","parse-names":false,"suffix":""},{"dropping-particle":"","family":"Margues-Bonet","given":"Tomas","non-dropping-particle":"","parse-names":false,"suffix":""},{"dropping-particle":"","family":"Teeling","given":"Emma C","non-dropping-particle":"","parse-names":false,"suffix":""},{"dropping-particle":"","family":"Warnow","given":"Tandy","non-dropping-particle":"","parse-names":false,"suffix":""},{"dropping-particle":"","family":"Graves","given":"Jennifer Marshall","non-dropping-particle":"","parse-names":false,"suffix":""},{"dropping-particle":"","family":"Ryder","given":"Oliver A","non-dropping-particle":"","parse-names":false,"suffix":""},{"dropping-particle":"","family":"Hausler","given":"David","non-dropping-particle":"","parse-names":false,"suffix":""},{"dropping-particle":"","family":"O’Brien","given":"Stephen J","non-dropping-particle":"","parse-names":false,"suffix":""},{"dropping-particle":"","family":"Howe","given":"Kerstin","non-dropping-particle":"","parse-names":false,"suffix":""},{"dropping-particle":"","family":"Myers","given":"Eugene W","non-dropping-particle":"","parse-names":false,"suffix":""},{"dropping-particle":"","family":"Durbin","given":"Richard","non-dropping-particle":"","parse-names":false,"suffix":""},{"dropping-particle":"","family":"Phillippy","given":"Adam M","non-dropping-particle":"","parse-names":false,"suffix":""},{"dropping-particle":"","family":"Jarvis","given":"Erich D","non-dropping-particle":"","parse-names":false,"suffix":""}],"container-title":"bioRxiv","id":"ITEM-1","issued":{"date-parts":[["2020","1","1"]]},"page":"2020.05.22.110833","title":"Towards complete and error-free genome assemblies of all vertebrate species","type":"article-journal"},"uris":["http://www.mendeley.com/documents/?uuid=71c8d40a-6aa9-4367-99d2-61783a988979"]}],"mendeley":{"formattedCitation":"&lt;sup&gt;6&lt;/sup&gt;","plainTextFormattedCitation":"6","previouslyFormattedCitation":"&lt;sup&gt;6&lt;/sup&gt;"},"properties":{"noteIndex":0},"schema":"https://github.com/citation-style-language/schema/raw/master/csl-citation.json"}</w:instrText>
      </w:r>
      <w:r>
        <w:rPr>
          <w:color w:val="00000A"/>
        </w:rPr>
        <w:fldChar w:fldCharType="separate"/>
      </w:r>
      <w:r w:rsidRPr="008434CB">
        <w:rPr>
          <w:noProof/>
          <w:color w:val="00000A"/>
          <w:vertAlign w:val="superscript"/>
        </w:rPr>
        <w:t>6</w:t>
      </w:r>
      <w:r>
        <w:rPr>
          <w:color w:val="00000A"/>
        </w:rPr>
        <w:fldChar w:fldCharType="end"/>
      </w:r>
      <w:r>
        <w:rPr>
          <w:color w:val="00000A"/>
        </w:rPr>
        <w:t xml:space="preserve"> Therefore, a main goal of this </w:t>
      </w:r>
      <w:r>
        <w:rPr>
          <w:color w:val="00000A"/>
        </w:rPr>
        <w:lastRenderedPageBreak/>
        <w:t>project is to develop a highly accurate chromosome-scale</w:t>
      </w:r>
      <w:r w:rsidRPr="000C7089">
        <w:rPr>
          <w:color w:val="00000A"/>
        </w:rPr>
        <w:t xml:space="preserve"> reference genome, hereafter called </w:t>
      </w:r>
      <w:r>
        <w:rPr>
          <w:color w:val="00000A"/>
        </w:rPr>
        <w:t>“</w:t>
      </w:r>
      <w:r w:rsidRPr="000C7089">
        <w:rPr>
          <w:color w:val="00000A"/>
        </w:rPr>
        <w:t>reference genome</w:t>
      </w:r>
      <w:r>
        <w:rPr>
          <w:color w:val="00000A"/>
        </w:rPr>
        <w:t>”, using linked-read</w:t>
      </w:r>
      <w:r w:rsidR="00372DDA">
        <w:rPr>
          <w:color w:val="00000A"/>
        </w:rPr>
        <w:t xml:space="preserve"> (Box 1)</w:t>
      </w:r>
      <w:r>
        <w:rPr>
          <w:color w:val="00000A"/>
        </w:rPr>
        <w:t>, long-rea</w:t>
      </w:r>
      <w:r w:rsidR="00372DDA">
        <w:rPr>
          <w:color w:val="00000A"/>
        </w:rPr>
        <w:t>d (Box 2),</w:t>
      </w:r>
      <w:r>
        <w:rPr>
          <w:color w:val="00000A"/>
        </w:rPr>
        <w:t xml:space="preserve"> hi-c </w:t>
      </w:r>
      <w:r w:rsidR="004D5944">
        <w:rPr>
          <w:color w:val="00000A"/>
        </w:rPr>
        <w:t>chromatin</w:t>
      </w:r>
      <w:r>
        <w:rPr>
          <w:color w:val="00000A"/>
        </w:rPr>
        <w:t xml:space="preserve"> conf</w:t>
      </w:r>
      <w:r w:rsidR="004D5944">
        <w:rPr>
          <w:color w:val="00000A"/>
        </w:rPr>
        <w:t>i</w:t>
      </w:r>
      <w:r>
        <w:rPr>
          <w:color w:val="00000A"/>
        </w:rPr>
        <w:t xml:space="preserve">rmation </w:t>
      </w:r>
      <w:r w:rsidR="004D5944">
        <w:rPr>
          <w:color w:val="00000A"/>
        </w:rPr>
        <w:t>captur</w:t>
      </w:r>
      <w:r w:rsidR="00372DDA">
        <w:rPr>
          <w:color w:val="00000A"/>
        </w:rPr>
        <w:t xml:space="preserve">e (Box 3), </w:t>
      </w:r>
      <w:r w:rsidR="008E544E">
        <w:rPr>
          <w:color w:val="00000A"/>
        </w:rPr>
        <w:t xml:space="preserve">and a genetic linkage map </w:t>
      </w:r>
      <w:r>
        <w:rPr>
          <w:color w:val="00000A"/>
        </w:rPr>
        <w:t xml:space="preserve">(Figure 1). </w:t>
      </w:r>
    </w:p>
    <w:p w14:paraId="47FE3B28" w14:textId="7F304E09" w:rsidR="000B0F0D" w:rsidRDefault="000B0F0D" w:rsidP="006F47E9">
      <w:pPr>
        <w:ind w:right="270"/>
        <w:rPr>
          <w:color w:val="00000A"/>
        </w:rPr>
      </w:pPr>
    </w:p>
    <w:p w14:paraId="1F72D21A" w14:textId="7E46C586" w:rsidR="000B0F0D" w:rsidRDefault="00372DDA" w:rsidP="000B0F0D">
      <w:pPr>
        <w:pBdr>
          <w:top w:val="single" w:sz="4" w:space="1" w:color="auto" w:shadow="1"/>
          <w:left w:val="single" w:sz="4" w:space="4" w:color="auto" w:shadow="1"/>
          <w:bottom w:val="single" w:sz="4" w:space="1" w:color="auto" w:shadow="1"/>
          <w:right w:val="single" w:sz="4" w:space="4" w:color="auto" w:shadow="1"/>
        </w:pBdr>
        <w:ind w:right="270"/>
        <w:rPr>
          <w:color w:val="00000A"/>
        </w:rPr>
      </w:pPr>
      <w:r w:rsidRPr="00372DDA">
        <w:rPr>
          <w:b/>
          <w:bCs/>
          <w:color w:val="00000A"/>
          <w:u w:val="single"/>
        </w:rPr>
        <w:t>BOX 1</w:t>
      </w:r>
      <w:r>
        <w:rPr>
          <w:b/>
          <w:bCs/>
          <w:color w:val="00000A"/>
          <w:u w:val="single"/>
        </w:rPr>
        <w:t>:</w:t>
      </w:r>
      <w:r>
        <w:rPr>
          <w:b/>
          <w:bCs/>
          <w:color w:val="00000A"/>
        </w:rPr>
        <w:t xml:space="preserve"> </w:t>
      </w:r>
      <w:r w:rsidR="000B0F0D" w:rsidRPr="00A97ADC">
        <w:rPr>
          <w:b/>
          <w:bCs/>
          <w:color w:val="00000A"/>
        </w:rPr>
        <w:t>Linked-read Sequencin</w:t>
      </w:r>
      <w:r w:rsidR="00A97ADC" w:rsidRPr="00A97ADC">
        <w:rPr>
          <w:b/>
          <w:bCs/>
          <w:color w:val="00000A"/>
        </w:rPr>
        <w:t>g</w:t>
      </w:r>
      <w:r w:rsidR="00ED0CBB" w:rsidRPr="00ED0CBB">
        <w:rPr>
          <w:color w:val="00000A"/>
        </w:rPr>
        <w:t>, such as 10X Genomics used in this study,</w:t>
      </w:r>
      <w:r w:rsidR="000B0F0D">
        <w:rPr>
          <w:color w:val="00000A"/>
        </w:rPr>
        <w:t xml:space="preserve"> takes large segments of</w:t>
      </w:r>
      <w:r w:rsidR="00A97ADC">
        <w:rPr>
          <w:color w:val="00000A"/>
        </w:rPr>
        <w:t xml:space="preserve"> extracted</w:t>
      </w:r>
      <w:r w:rsidR="000B0F0D">
        <w:rPr>
          <w:color w:val="00000A"/>
        </w:rPr>
        <w:t xml:space="preserve"> DNA (around 50kbp) found in an organism’s genome and </w:t>
      </w:r>
      <w:r w:rsidR="00A97ADC">
        <w:rPr>
          <w:color w:val="00000A"/>
        </w:rPr>
        <w:t>puts them into individual</w:t>
      </w:r>
      <w:r w:rsidR="000B0F0D">
        <w:rPr>
          <w:color w:val="00000A"/>
        </w:rPr>
        <w:t xml:space="preserve"> oil bead</w:t>
      </w:r>
      <w:r w:rsidR="00A97ADC">
        <w:rPr>
          <w:color w:val="00000A"/>
        </w:rPr>
        <w:t>s</w:t>
      </w:r>
      <w:r w:rsidR="000B0F0D">
        <w:rPr>
          <w:color w:val="00000A"/>
        </w:rPr>
        <w:t xml:space="preserve">. Within </w:t>
      </w:r>
      <w:r w:rsidR="00A97ADC">
        <w:rPr>
          <w:color w:val="00000A"/>
        </w:rPr>
        <w:t>each</w:t>
      </w:r>
      <w:r w:rsidR="000B0F0D">
        <w:rPr>
          <w:color w:val="00000A"/>
        </w:rPr>
        <w:t xml:space="preserve"> oil bead, the segment of DNA is sheared to a length that an Illumina sequencer can read (~300-500bp) and barcodes corresponding to the oil bead the fragments are found in are attached on either side. All of the oil beads </w:t>
      </w:r>
      <w:r w:rsidR="00A97ADC">
        <w:rPr>
          <w:color w:val="00000A"/>
        </w:rPr>
        <w:t>are then pooled together and sequenced to get highly accurate base calls with pseudo-long reads.</w:t>
      </w:r>
    </w:p>
    <w:p w14:paraId="3A4A916A" w14:textId="59B95C4F" w:rsidR="00A97ADC" w:rsidRDefault="00A97ADC" w:rsidP="000B0F0D">
      <w:pPr>
        <w:pBdr>
          <w:top w:val="single" w:sz="4" w:space="1" w:color="auto" w:shadow="1"/>
          <w:left w:val="single" w:sz="4" w:space="4" w:color="auto" w:shadow="1"/>
          <w:bottom w:val="single" w:sz="4" w:space="1" w:color="auto" w:shadow="1"/>
          <w:right w:val="single" w:sz="4" w:space="4" w:color="auto" w:shadow="1"/>
        </w:pBdr>
        <w:ind w:right="270"/>
        <w:rPr>
          <w:color w:val="00000A"/>
        </w:rPr>
      </w:pPr>
    </w:p>
    <w:p w14:paraId="37172382" w14:textId="2505B963" w:rsidR="00A97ADC" w:rsidRDefault="00A97ADC" w:rsidP="000B0F0D">
      <w:pPr>
        <w:pBdr>
          <w:top w:val="single" w:sz="4" w:space="1" w:color="auto" w:shadow="1"/>
          <w:left w:val="single" w:sz="4" w:space="4" w:color="auto" w:shadow="1"/>
          <w:bottom w:val="single" w:sz="4" w:space="1" w:color="auto" w:shadow="1"/>
          <w:right w:val="single" w:sz="4" w:space="4" w:color="auto" w:shadow="1"/>
        </w:pBdr>
        <w:ind w:right="270"/>
      </w:pPr>
      <w:r w:rsidRPr="00A97ADC">
        <w:fldChar w:fldCharType="begin"/>
      </w:r>
      <w:r w:rsidRPr="00A97ADC">
        <w:instrText xml:space="preserve"> INCLUDEPICTURE "https://genome.med.harvard.edu/images/technologies/singleCell/10xProcess.jpg" \* MERGEFORMATINET </w:instrText>
      </w:r>
      <w:r w:rsidRPr="00A97ADC">
        <w:fldChar w:fldCharType="separate"/>
      </w:r>
      <w:r w:rsidRPr="00A97ADC">
        <w:rPr>
          <w:noProof/>
        </w:rPr>
        <w:drawing>
          <wp:inline distT="0" distB="0" distL="0" distR="0" wp14:anchorId="2C54AD3F" wp14:editId="6B42D106">
            <wp:extent cx="5782733" cy="2217949"/>
            <wp:effectExtent l="0" t="0" r="0" b="5080"/>
            <wp:docPr id="6" name="Picture 6" descr="Biopolymers Fac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iopolymers Facility"/>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25721" cy="2234437"/>
                    </a:xfrm>
                    <a:prstGeom prst="rect">
                      <a:avLst/>
                    </a:prstGeom>
                    <a:noFill/>
                    <a:ln>
                      <a:noFill/>
                    </a:ln>
                  </pic:spPr>
                </pic:pic>
              </a:graphicData>
            </a:graphic>
          </wp:inline>
        </w:drawing>
      </w:r>
      <w:r w:rsidRPr="00A97ADC">
        <w:fldChar w:fldCharType="end"/>
      </w:r>
    </w:p>
    <w:p w14:paraId="67A5DA89" w14:textId="7B0BA877" w:rsidR="00D46F6C" w:rsidRDefault="00004F98" w:rsidP="00D46F6C">
      <w:pPr>
        <w:pBdr>
          <w:top w:val="single" w:sz="4" w:space="1" w:color="auto" w:shadow="1"/>
          <w:left w:val="single" w:sz="4" w:space="4" w:color="auto" w:shadow="1"/>
          <w:bottom w:val="single" w:sz="4" w:space="1" w:color="auto" w:shadow="1"/>
          <w:right w:val="single" w:sz="4" w:space="4" w:color="auto" w:shadow="1"/>
        </w:pBdr>
        <w:ind w:right="270"/>
        <w:jc w:val="right"/>
        <w:rPr>
          <w:color w:val="00000A"/>
        </w:rPr>
      </w:pPr>
      <w:r>
        <w:rPr>
          <w:sz w:val="10"/>
          <w:szCs w:val="10"/>
        </w:rPr>
        <w:t>Image</w:t>
      </w:r>
      <w:r w:rsidR="00D46F6C" w:rsidRPr="00D46F6C">
        <w:rPr>
          <w:sz w:val="10"/>
          <w:szCs w:val="10"/>
        </w:rPr>
        <w:t xml:space="preserve"> taken from:</w:t>
      </w:r>
      <w:r w:rsidR="009659A7">
        <w:rPr>
          <w:sz w:val="10"/>
          <w:szCs w:val="10"/>
        </w:rPr>
        <w:t xml:space="preserve"> </w:t>
      </w:r>
      <w:r w:rsidR="009659A7" w:rsidRPr="009659A7">
        <w:rPr>
          <w:sz w:val="10"/>
          <w:szCs w:val="10"/>
        </w:rPr>
        <w:t>https://genome.med.harvard.edu/services/singleCell/ViewOverview.action</w:t>
      </w:r>
    </w:p>
    <w:p w14:paraId="52FE06CB" w14:textId="676A5DA7" w:rsidR="00E37454" w:rsidRDefault="00E37454" w:rsidP="006F47E9">
      <w:pPr>
        <w:ind w:right="270"/>
        <w:rPr>
          <w:color w:val="00000A"/>
        </w:rPr>
      </w:pPr>
    </w:p>
    <w:p w14:paraId="39921F42" w14:textId="1C7C7023" w:rsidR="000B0F0D" w:rsidRDefault="00372DDA" w:rsidP="000B0F0D">
      <w:pPr>
        <w:pBdr>
          <w:top w:val="single" w:sz="4" w:space="1" w:color="auto" w:shadow="1"/>
          <w:left w:val="single" w:sz="4" w:space="4" w:color="auto" w:shadow="1"/>
          <w:bottom w:val="single" w:sz="4" w:space="1" w:color="auto" w:shadow="1"/>
          <w:right w:val="single" w:sz="4" w:space="4" w:color="auto" w:shadow="1"/>
        </w:pBdr>
        <w:ind w:right="270"/>
        <w:rPr>
          <w:color w:val="00000A"/>
        </w:rPr>
      </w:pPr>
      <w:r w:rsidRPr="00372DDA">
        <w:rPr>
          <w:b/>
          <w:bCs/>
          <w:color w:val="00000A"/>
          <w:u w:val="single"/>
        </w:rPr>
        <w:t xml:space="preserve">BOX </w:t>
      </w:r>
      <w:r>
        <w:rPr>
          <w:b/>
          <w:bCs/>
          <w:color w:val="00000A"/>
          <w:u w:val="single"/>
        </w:rPr>
        <w:t>2:</w:t>
      </w:r>
      <w:r>
        <w:rPr>
          <w:b/>
          <w:bCs/>
          <w:color w:val="00000A"/>
        </w:rPr>
        <w:t xml:space="preserve"> </w:t>
      </w:r>
      <w:r w:rsidR="000B0F0D">
        <w:rPr>
          <w:color w:val="00000A"/>
        </w:rPr>
        <w:t>Long-read Sequencing</w:t>
      </w:r>
      <w:r w:rsidR="00ED0CBB" w:rsidRPr="00ED0CBB">
        <w:rPr>
          <w:color w:val="00000A"/>
        </w:rPr>
        <w:t xml:space="preserve">, such as </w:t>
      </w:r>
      <w:r w:rsidR="00ED0CBB">
        <w:rPr>
          <w:color w:val="00000A"/>
        </w:rPr>
        <w:t>PacBio HiFi</w:t>
      </w:r>
      <w:r w:rsidR="00ED0CBB" w:rsidRPr="00ED0CBB">
        <w:rPr>
          <w:color w:val="00000A"/>
        </w:rPr>
        <w:t xml:space="preserve"> used in this study,</w:t>
      </w:r>
      <w:r w:rsidR="00ED0CBB">
        <w:rPr>
          <w:color w:val="00000A"/>
        </w:rPr>
        <w:t xml:space="preserve"> takes long segments of DNA </w:t>
      </w:r>
      <w:r w:rsidR="00E37454">
        <w:rPr>
          <w:color w:val="00000A"/>
        </w:rPr>
        <w:t xml:space="preserve">(over 50 </w:t>
      </w:r>
      <w:proofErr w:type="spellStart"/>
      <w:r w:rsidR="00E37454">
        <w:rPr>
          <w:color w:val="00000A"/>
        </w:rPr>
        <w:t>kbp</w:t>
      </w:r>
      <w:proofErr w:type="spellEnd"/>
      <w:r w:rsidR="00E37454">
        <w:rPr>
          <w:color w:val="00000A"/>
        </w:rPr>
        <w:t xml:space="preserve">), shears them into a few segments (10-20kbp) </w:t>
      </w:r>
      <w:r>
        <w:rPr>
          <w:color w:val="00000A"/>
        </w:rPr>
        <w:t xml:space="preserve">and circularizes </w:t>
      </w:r>
      <w:r w:rsidR="00E37454">
        <w:rPr>
          <w:color w:val="00000A"/>
        </w:rPr>
        <w:t>each</w:t>
      </w:r>
      <w:r>
        <w:rPr>
          <w:color w:val="00000A"/>
        </w:rPr>
        <w:t xml:space="preserve">. </w:t>
      </w:r>
      <w:r w:rsidR="00E37454">
        <w:rPr>
          <w:color w:val="00000A"/>
        </w:rPr>
        <w:t>The circular molecules are</w:t>
      </w:r>
      <w:r>
        <w:rPr>
          <w:color w:val="00000A"/>
        </w:rPr>
        <w:t xml:space="preserve"> then run through a sequencer to get a</w:t>
      </w:r>
      <w:r w:rsidR="00E37454">
        <w:rPr>
          <w:color w:val="00000A"/>
        </w:rPr>
        <w:t>n accurate</w:t>
      </w:r>
      <w:r>
        <w:rPr>
          <w:color w:val="00000A"/>
        </w:rPr>
        <w:t xml:space="preserve"> circular consensus sequence</w:t>
      </w:r>
      <w:r w:rsidR="00E37454">
        <w:rPr>
          <w:color w:val="00000A"/>
        </w:rPr>
        <w:t xml:space="preserve"> over 20kbp in length.</w:t>
      </w:r>
    </w:p>
    <w:p w14:paraId="447F5F65" w14:textId="5F8D92FC" w:rsidR="00A97ADC" w:rsidRDefault="00D46F6C" w:rsidP="00D46F6C">
      <w:pPr>
        <w:pBdr>
          <w:top w:val="single" w:sz="4" w:space="1" w:color="auto" w:shadow="1"/>
          <w:left w:val="single" w:sz="4" w:space="4" w:color="auto" w:shadow="1"/>
          <w:bottom w:val="single" w:sz="4" w:space="1" w:color="auto" w:shadow="1"/>
          <w:right w:val="single" w:sz="4" w:space="4" w:color="auto" w:shadow="1"/>
        </w:pBdr>
        <w:ind w:right="270"/>
        <w:jc w:val="right"/>
        <w:rPr>
          <w:color w:val="00000A"/>
        </w:rPr>
      </w:pPr>
      <w:r>
        <w:fldChar w:fldCharType="begin"/>
      </w:r>
      <w:r>
        <w:instrText xml:space="preserve"> INCLUDEPICTURE "https://www.pacb.com/wp-content/uploads/How-to-get-HiFi-reads_v2.png" \* MERGEFORMATINET </w:instrText>
      </w:r>
      <w:r>
        <w:fldChar w:fldCharType="separate"/>
      </w:r>
      <w:r>
        <w:rPr>
          <w:noProof/>
        </w:rPr>
        <w:drawing>
          <wp:inline distT="0" distB="0" distL="0" distR="0" wp14:anchorId="4189B6E3" wp14:editId="5B39F1F6">
            <wp:extent cx="5715000" cy="2514356"/>
            <wp:effectExtent l="0" t="0" r="0" b="0"/>
            <wp:docPr id="7" name="Picture 7" descr="HiFi Reads - Highly accurate long-read sequencing - PacB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iFi Reads - Highly accurate long-read sequencing - PacBio"/>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4798" cy="2518667"/>
                    </a:xfrm>
                    <a:prstGeom prst="rect">
                      <a:avLst/>
                    </a:prstGeom>
                    <a:noFill/>
                    <a:ln>
                      <a:noFill/>
                    </a:ln>
                  </pic:spPr>
                </pic:pic>
              </a:graphicData>
            </a:graphic>
          </wp:inline>
        </w:drawing>
      </w:r>
      <w:r>
        <w:fldChar w:fldCharType="end"/>
      </w:r>
      <w:r w:rsidR="00004F98">
        <w:rPr>
          <w:sz w:val="10"/>
          <w:szCs w:val="10"/>
        </w:rPr>
        <w:t>Image</w:t>
      </w:r>
      <w:r w:rsidRPr="00D46F6C">
        <w:rPr>
          <w:sz w:val="10"/>
          <w:szCs w:val="10"/>
        </w:rPr>
        <w:t xml:space="preserve"> taken from:</w:t>
      </w:r>
      <w:r w:rsidR="009659A7">
        <w:rPr>
          <w:sz w:val="10"/>
          <w:szCs w:val="10"/>
        </w:rPr>
        <w:t xml:space="preserve"> </w:t>
      </w:r>
      <w:r w:rsidR="009659A7" w:rsidRPr="009659A7">
        <w:rPr>
          <w:sz w:val="10"/>
          <w:szCs w:val="10"/>
        </w:rPr>
        <w:t>https://www.pacb.com/smrt-science/smrt-sequencing/hifi-reads-for-highly-accurate-long-read-sequencing/</w:t>
      </w:r>
    </w:p>
    <w:p w14:paraId="7DA9A9EE" w14:textId="3434A78E" w:rsidR="000B0F0D" w:rsidRDefault="000B0F0D" w:rsidP="006F47E9">
      <w:pPr>
        <w:ind w:right="270"/>
        <w:rPr>
          <w:color w:val="00000A"/>
        </w:rPr>
      </w:pPr>
    </w:p>
    <w:p w14:paraId="630CB558" w14:textId="77777777" w:rsidR="00E37454" w:rsidRDefault="00E37454" w:rsidP="006F47E9">
      <w:pPr>
        <w:ind w:right="270"/>
        <w:rPr>
          <w:color w:val="00000A"/>
        </w:rPr>
      </w:pPr>
    </w:p>
    <w:p w14:paraId="28EF7F71" w14:textId="1FC11ECB" w:rsidR="00E37454" w:rsidRDefault="00372DDA" w:rsidP="000B0F0D">
      <w:pPr>
        <w:pBdr>
          <w:top w:val="single" w:sz="4" w:space="1" w:color="auto" w:shadow="1"/>
          <w:left w:val="single" w:sz="4" w:space="4" w:color="auto" w:shadow="1"/>
          <w:bottom w:val="single" w:sz="4" w:space="1" w:color="auto" w:shadow="1"/>
          <w:right w:val="single" w:sz="4" w:space="4" w:color="auto" w:shadow="1"/>
        </w:pBdr>
        <w:ind w:right="270"/>
        <w:rPr>
          <w:color w:val="00000A"/>
        </w:rPr>
      </w:pPr>
      <w:r w:rsidRPr="00372DDA">
        <w:rPr>
          <w:b/>
          <w:bCs/>
          <w:color w:val="00000A"/>
          <w:u w:val="single"/>
        </w:rPr>
        <w:lastRenderedPageBreak/>
        <w:t xml:space="preserve">BOX </w:t>
      </w:r>
      <w:r>
        <w:rPr>
          <w:b/>
          <w:bCs/>
          <w:color w:val="00000A"/>
          <w:u w:val="single"/>
        </w:rPr>
        <w:t>3:</w:t>
      </w:r>
      <w:r>
        <w:rPr>
          <w:b/>
          <w:bCs/>
          <w:color w:val="00000A"/>
        </w:rPr>
        <w:t xml:space="preserve"> </w:t>
      </w:r>
      <w:r w:rsidR="000B0F0D">
        <w:rPr>
          <w:color w:val="00000A"/>
        </w:rPr>
        <w:t>Hi-C Chromatin Confirmation Capture</w:t>
      </w:r>
      <w:r w:rsidR="00E37454">
        <w:rPr>
          <w:color w:val="00000A"/>
        </w:rPr>
        <w:t xml:space="preserve"> takes DNA in the nucleus and links all of the locations that are touching together. It then shears the linked DNA into lengths appropriate for short-read sequencing (300-500bp). The frequency two segments of DNA are found linked together is inversely proportional to their distance in the genome. That is, if two segments of DNA are close to one another, they will be sequenced together many times.</w:t>
      </w:r>
    </w:p>
    <w:p w14:paraId="431A1627" w14:textId="59045FDB" w:rsidR="00E37454" w:rsidRDefault="00E37454" w:rsidP="000B0F0D">
      <w:pPr>
        <w:pBdr>
          <w:top w:val="single" w:sz="4" w:space="1" w:color="auto" w:shadow="1"/>
          <w:left w:val="single" w:sz="4" w:space="4" w:color="auto" w:shadow="1"/>
          <w:bottom w:val="single" w:sz="4" w:space="1" w:color="auto" w:shadow="1"/>
          <w:right w:val="single" w:sz="4" w:space="4" w:color="auto" w:shadow="1"/>
        </w:pBdr>
        <w:ind w:right="270"/>
      </w:pPr>
      <w:r>
        <w:fldChar w:fldCharType="begin"/>
      </w:r>
      <w:r>
        <w:instrText xml:space="preserve"> INCLUDEPICTURE "https://s3.amazonaws.com/4dn-dcic-public/static-pages/InfoBoxes/IsHC_fig1.png" \* MERGEFORMATINET </w:instrText>
      </w:r>
      <w:r>
        <w:fldChar w:fldCharType="separate"/>
      </w:r>
      <w:r>
        <w:rPr>
          <w:noProof/>
        </w:rPr>
        <w:drawing>
          <wp:inline distT="0" distB="0" distL="0" distR="0" wp14:anchorId="4D1F980E" wp14:editId="43C50AB9">
            <wp:extent cx="5706533" cy="2477099"/>
            <wp:effectExtent l="0" t="0" r="0" b="0"/>
            <wp:docPr id="9" name="Picture 9" descr="in situ Hi-C – 4DN Data Por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in situ Hi-C – 4DN Data Portal"/>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3796" cy="2480252"/>
                    </a:xfrm>
                    <a:prstGeom prst="rect">
                      <a:avLst/>
                    </a:prstGeom>
                    <a:noFill/>
                    <a:ln>
                      <a:noFill/>
                    </a:ln>
                  </pic:spPr>
                </pic:pic>
              </a:graphicData>
            </a:graphic>
          </wp:inline>
        </w:drawing>
      </w:r>
      <w:r>
        <w:fldChar w:fldCharType="end"/>
      </w:r>
    </w:p>
    <w:p w14:paraId="17DE2735" w14:textId="3433B754" w:rsidR="00D46F6C" w:rsidRDefault="00004F98" w:rsidP="00D46F6C">
      <w:pPr>
        <w:pBdr>
          <w:top w:val="single" w:sz="4" w:space="1" w:color="auto" w:shadow="1"/>
          <w:left w:val="single" w:sz="4" w:space="4" w:color="auto" w:shadow="1"/>
          <w:bottom w:val="single" w:sz="4" w:space="1" w:color="auto" w:shadow="1"/>
          <w:right w:val="single" w:sz="4" w:space="4" w:color="auto" w:shadow="1"/>
        </w:pBdr>
        <w:ind w:right="270"/>
        <w:jc w:val="right"/>
        <w:rPr>
          <w:color w:val="00000A"/>
        </w:rPr>
      </w:pPr>
      <w:r>
        <w:rPr>
          <w:sz w:val="10"/>
          <w:szCs w:val="10"/>
        </w:rPr>
        <w:t>Image</w:t>
      </w:r>
      <w:r w:rsidR="00D46F6C" w:rsidRPr="00D46F6C">
        <w:rPr>
          <w:sz w:val="10"/>
          <w:szCs w:val="10"/>
        </w:rPr>
        <w:t xml:space="preserve"> taken from:</w:t>
      </w:r>
      <w:r w:rsidR="009659A7">
        <w:rPr>
          <w:sz w:val="10"/>
          <w:szCs w:val="10"/>
        </w:rPr>
        <w:t xml:space="preserve"> </w:t>
      </w:r>
      <w:r w:rsidR="009659A7" w:rsidRPr="009659A7">
        <w:rPr>
          <w:sz w:val="10"/>
          <w:szCs w:val="10"/>
        </w:rPr>
        <w:t>https://data.4dnucleome.org/experiment-types/dilution-hi-c/</w:t>
      </w:r>
    </w:p>
    <w:p w14:paraId="049BA813" w14:textId="1BFA8229" w:rsidR="006F47E9" w:rsidRDefault="006F47E9" w:rsidP="006F47E9">
      <w:pPr>
        <w:rPr>
          <w:rFonts w:ascii="Times" w:hAnsi="Times"/>
          <w:b/>
          <w:bCs/>
          <w:u w:val="single"/>
        </w:rPr>
      </w:pPr>
    </w:p>
    <w:p w14:paraId="746011D8" w14:textId="20105411" w:rsidR="006F47E9" w:rsidRDefault="006F47E9" w:rsidP="006F47E9">
      <w:pPr>
        <w:rPr>
          <w:rFonts w:ascii="Times" w:hAnsi="Times"/>
          <w:b/>
          <w:bCs/>
          <w:u w:val="single"/>
        </w:rPr>
      </w:pPr>
    </w:p>
    <w:p w14:paraId="0D2A8AA3" w14:textId="500DB8B8" w:rsidR="000B0F0D" w:rsidRPr="000B0F0D" w:rsidRDefault="000B0F0D" w:rsidP="000B0F0D"/>
    <w:p w14:paraId="20B7B80A" w14:textId="77777777" w:rsidR="00372DDA" w:rsidRDefault="00372DDA" w:rsidP="00AB5D48">
      <w:pPr>
        <w:rPr>
          <w:rFonts w:ascii="Times" w:hAnsi="Times"/>
          <w:b/>
          <w:bCs/>
          <w:u w:val="single"/>
        </w:rPr>
        <w:sectPr w:rsidR="00372DDA" w:rsidSect="00372DDA">
          <w:type w:val="continuous"/>
          <w:pgSz w:w="12240" w:h="15840"/>
          <w:pgMar w:top="1440" w:right="1440" w:bottom="1440" w:left="1440" w:header="720" w:footer="720" w:gutter="0"/>
          <w:cols w:space="720"/>
          <w:docGrid w:linePitch="360"/>
        </w:sectPr>
      </w:pPr>
    </w:p>
    <w:p w14:paraId="7D011722" w14:textId="10FEF989" w:rsidR="006F47E9" w:rsidRPr="00AB5D48" w:rsidRDefault="006F47E9" w:rsidP="00ED2C76">
      <w:pPr>
        <w:pStyle w:val="Heading1"/>
        <w:rPr>
          <w:rFonts w:ascii="Times" w:hAnsi="Times"/>
          <w:bCs/>
        </w:rPr>
      </w:pPr>
      <w:r>
        <w:rPr>
          <w:rFonts w:ascii="Times" w:hAnsi="Times"/>
          <w:bCs/>
        </w:rPr>
        <w:br w:type="page"/>
      </w:r>
      <w:r w:rsidRPr="00D96AC9">
        <w:lastRenderedPageBreak/>
        <w:t>Task 1: Genome assembly</w:t>
      </w:r>
    </w:p>
    <w:p w14:paraId="2DE16B9D" w14:textId="77777777" w:rsidR="006F47E9" w:rsidRDefault="006F47E9" w:rsidP="006F47E9">
      <w:pPr>
        <w:ind w:right="270"/>
        <w:rPr>
          <w:b/>
          <w:i/>
        </w:rPr>
      </w:pPr>
    </w:p>
    <w:p w14:paraId="3BEA2E0B" w14:textId="77777777" w:rsidR="006F47E9" w:rsidRPr="00D96AC9" w:rsidRDefault="006F47E9" w:rsidP="00A85974">
      <w:pPr>
        <w:pStyle w:val="Heading2"/>
        <w:rPr>
          <w:b w:val="0"/>
          <w:i w:val="0"/>
        </w:rPr>
      </w:pPr>
      <w:r w:rsidRPr="00490077">
        <w:t>Sample collection</w:t>
      </w:r>
      <w:r>
        <w:t xml:space="preserve"> (Figure 1A)</w:t>
      </w:r>
    </w:p>
    <w:p w14:paraId="21F524D4" w14:textId="77777777" w:rsidR="006F47E9" w:rsidRPr="000D71F5" w:rsidRDefault="006F47E9" w:rsidP="006F47E9">
      <w:pPr>
        <w:ind w:right="270"/>
        <w:rPr>
          <w:i/>
        </w:rPr>
      </w:pPr>
      <w:r w:rsidRPr="000D71F5">
        <w:rPr>
          <w:i/>
        </w:rPr>
        <w:t>Methods</w:t>
      </w:r>
    </w:p>
    <w:p w14:paraId="68F6B5EB" w14:textId="77777777" w:rsidR="007B4DA2" w:rsidRDefault="006F47E9" w:rsidP="006F47E9">
      <w:pPr>
        <w:ind w:right="270"/>
      </w:pPr>
      <w:r>
        <w:t xml:space="preserve">The first step in </w:t>
      </w:r>
      <w:r w:rsidR="00A001C6">
        <w:t>our</w:t>
      </w:r>
      <w:r>
        <w:t xml:space="preserve"> genome assembly is to collect tissue for the extraction of high molecular weight (HMW) genomic DNA, which is extracted DNA that is long</w:t>
      </w:r>
      <w:r w:rsidR="00381212">
        <w:t>er</w:t>
      </w:r>
      <w:r w:rsidR="00D06CD4">
        <w:t xml:space="preserve"> </w:t>
      </w:r>
      <w:r>
        <w:t>in length (&gt;50 kilobases)</w:t>
      </w:r>
      <w:r w:rsidR="00381212">
        <w:t xml:space="preserve"> than standard DNA extractions (&lt;10 kilobases)</w:t>
      </w:r>
      <w:r>
        <w:t xml:space="preserve">. Because </w:t>
      </w:r>
      <w:r w:rsidR="00C36CA7">
        <w:t>each</w:t>
      </w:r>
      <w:r>
        <w:t xml:space="preserve"> of </w:t>
      </w:r>
      <w:r w:rsidR="00C36CA7">
        <w:t xml:space="preserve">the three </w:t>
      </w:r>
      <w:r>
        <w:t>sequencing technologies</w:t>
      </w:r>
      <w:r w:rsidR="00C36CA7">
        <w:t xml:space="preserve"> (linked-read, long-read and hi-c)</w:t>
      </w:r>
      <w:r>
        <w:t xml:space="preserve"> </w:t>
      </w:r>
      <w:r w:rsidR="00C36CA7">
        <w:t xml:space="preserve">we </w:t>
      </w:r>
      <w:r>
        <w:t>utilize</w:t>
      </w:r>
      <w:r w:rsidR="00C36CA7">
        <w:t xml:space="preserve">d to create our genome assembly </w:t>
      </w:r>
      <w:r>
        <w:t>sequence fragments on the order of tens of thousands of base pairs</w:t>
      </w:r>
      <w:r w:rsidR="00D06CD4">
        <w:t>,</w:t>
      </w:r>
      <w:r>
        <w:t xml:space="preserve"> or rely on long range interactions throughout the genome, extracted DNA must be sufficiently long</w:t>
      </w:r>
      <w:r w:rsidR="00D06CD4">
        <w:t xml:space="preserve"> to generate a contiguous assembly</w:t>
      </w:r>
      <w:r>
        <w:t xml:space="preserve">. </w:t>
      </w:r>
    </w:p>
    <w:p w14:paraId="389999F1" w14:textId="77777777" w:rsidR="007B4DA2" w:rsidRDefault="007B4DA2" w:rsidP="006F47E9">
      <w:pPr>
        <w:ind w:right="270"/>
      </w:pPr>
    </w:p>
    <w:p w14:paraId="5492A1C5" w14:textId="3C173A81" w:rsidR="006F47E9" w:rsidRDefault="006F47E9" w:rsidP="006F47E9">
      <w:pPr>
        <w:ind w:right="270"/>
      </w:pPr>
      <w:r>
        <w:t xml:space="preserve">Due to the difficulties </w:t>
      </w:r>
      <w:r w:rsidR="00D06CD4">
        <w:t>of</w:t>
      </w:r>
      <w:r>
        <w:t xml:space="preserve"> </w:t>
      </w:r>
      <w:r w:rsidR="00D06CD4">
        <w:t xml:space="preserve">recovering </w:t>
      </w:r>
      <w:r>
        <w:t>sufficient HMW DNA</w:t>
      </w:r>
      <w:r w:rsidR="00AB5D48">
        <w:t>,</w:t>
      </w:r>
      <w:r>
        <w:t xml:space="preserve"> we conducted four </w:t>
      </w:r>
      <w:r w:rsidR="00C36CA7">
        <w:t xml:space="preserve">separate </w:t>
      </w:r>
      <w:r>
        <w:t xml:space="preserve">trips to sample </w:t>
      </w:r>
      <w:r w:rsidR="00AB5D48">
        <w:t xml:space="preserve">different </w:t>
      </w:r>
      <w:r>
        <w:t>tissue</w:t>
      </w:r>
      <w:r w:rsidR="00AB5D48">
        <w:t xml:space="preserve"> types</w:t>
      </w:r>
      <w:r>
        <w:t xml:space="preserve"> from </w:t>
      </w:r>
      <w:r w:rsidR="00C36CA7">
        <w:t>male and female delta smelt</w:t>
      </w:r>
      <w:r w:rsidR="00AB5D48">
        <w:t xml:space="preserve"> 600 days post hatch</w:t>
      </w:r>
      <w:r>
        <w:t xml:space="preserve"> at the FCCL (Table 2). At the start of this project long-read sequencing was costly and we sought to only incorporate the sequencing technology if absolutely necessary; because of this our first and second sampling trips sought to acquire enough tissue to provide sufficient quantity of HMW DNA for linked-read and hi-c sequencing. However, at the end of 2019 the price of long-read sequencing dropped dramatically and</w:t>
      </w:r>
      <w:r w:rsidR="00D06CD4">
        <w:t>,</w:t>
      </w:r>
      <w:r>
        <w:t xml:space="preserve"> based on our results from </w:t>
      </w:r>
      <w:r w:rsidR="007B4DA2">
        <w:t>T</w:t>
      </w:r>
      <w:r>
        <w:t xml:space="preserve">rips 1 and 2, </w:t>
      </w:r>
      <w:r w:rsidR="00D06CD4">
        <w:t xml:space="preserve">during </w:t>
      </w:r>
      <w:r w:rsidR="007B4DA2">
        <w:t>T</w:t>
      </w:r>
      <w:r>
        <w:t xml:space="preserve">rip 3 we sought to acquire enough tissue to sequence a single male fish with all three of </w:t>
      </w:r>
      <w:r w:rsidR="00D06CD4">
        <w:t xml:space="preserve">our chosen </w:t>
      </w:r>
      <w:r>
        <w:t>technologies and a female fish with long-read</w:t>
      </w:r>
      <w:r w:rsidR="00C36CA7">
        <w:t>s, as we had already generated female sequencing data for linked-reads and hi-c</w:t>
      </w:r>
      <w:r>
        <w:t xml:space="preserve">. </w:t>
      </w:r>
      <w:r w:rsidR="00D06CD4">
        <w:t xml:space="preserve">An error committed by the sequencing center required us to make one additional trip, </w:t>
      </w:r>
      <w:r w:rsidR="007B4DA2">
        <w:t>T</w:t>
      </w:r>
      <w:r w:rsidR="00D06CD4">
        <w:t>rip 4, to sample one additional male specimen.</w:t>
      </w:r>
      <w:r w:rsidR="000F0F82">
        <w:t xml:space="preserve"> </w:t>
      </w:r>
      <w:r w:rsidRPr="00D417D1">
        <w:t>On each occasion fish were euthanized according to the approved animal care protocol</w:t>
      </w:r>
      <w:r>
        <w:t>s</w:t>
      </w:r>
      <w:r w:rsidRPr="00D417D1">
        <w:t>/standard operating procedure</w:t>
      </w:r>
      <w:r>
        <w:t>s. B</w:t>
      </w:r>
      <w:r w:rsidRPr="00D417D1">
        <w:t>ack muscle, internal organ and/or scale tissues were sampled onsite</w:t>
      </w:r>
      <w:r>
        <w:t xml:space="preserve"> at the FCCL</w:t>
      </w:r>
      <w:r w:rsidRPr="00D417D1">
        <w:t xml:space="preserve"> and </w:t>
      </w:r>
      <w:r>
        <w:t>cooled for</w:t>
      </w:r>
      <w:r w:rsidRPr="00D417D1">
        <w:t xml:space="preserve"> transportation </w:t>
      </w:r>
      <w:r>
        <w:t xml:space="preserve">directly </w:t>
      </w:r>
      <w:r w:rsidRPr="00D417D1">
        <w:t xml:space="preserve">to the UC Davis </w:t>
      </w:r>
      <w:r w:rsidR="00381212">
        <w:t>DNA Technologies &amp; Expression Analysis Core Laboratory (UC Davis Sequencing Center)</w:t>
      </w:r>
      <w:r w:rsidRPr="00D417D1">
        <w:t>.</w:t>
      </w:r>
      <w:r>
        <w:t xml:space="preserve"> </w:t>
      </w:r>
    </w:p>
    <w:p w14:paraId="1854EAB8" w14:textId="77777777" w:rsidR="006F47E9" w:rsidRDefault="006F47E9" w:rsidP="006F47E9">
      <w:pPr>
        <w:ind w:right="270"/>
        <w:rPr>
          <w:i/>
        </w:rPr>
      </w:pPr>
    </w:p>
    <w:p w14:paraId="0CBD5AC1" w14:textId="310D132D" w:rsidR="006F47E9" w:rsidRDefault="006F47E9" w:rsidP="006F47E9">
      <w:pPr>
        <w:ind w:right="270"/>
        <w:rPr>
          <w:i/>
        </w:rPr>
      </w:pPr>
      <w:r>
        <w:rPr>
          <w:i/>
        </w:rPr>
        <w:t>Results</w:t>
      </w:r>
    </w:p>
    <w:p w14:paraId="574F63A5" w14:textId="7F32EA3E" w:rsidR="006F47E9" w:rsidRPr="00C30DD1" w:rsidRDefault="006F47E9" w:rsidP="006F47E9">
      <w:pPr>
        <w:ind w:right="270"/>
        <w:rPr>
          <w:i/>
        </w:rPr>
      </w:pPr>
      <w:r>
        <w:t>We took a total of four trips to sample tissue</w:t>
      </w:r>
      <w:r w:rsidR="00AB5D48">
        <w:t>.</w:t>
      </w:r>
      <w:r>
        <w:t xml:space="preserve"> On the </w:t>
      </w:r>
      <w:r w:rsidR="007B4DA2">
        <w:t>Trip 1</w:t>
      </w:r>
      <w:r>
        <w:t xml:space="preserve"> we sampled back muscle from three males and three females (Table 2). These samples were flash frozen using liquid nitrogen and transported on dry ice. While we obtained sufficient HMW DNA from a female specimen, none of the sampled male fish from this trip produced enough HMW DNA. Therefore, we returned to the FCCL and selected larger males</w:t>
      </w:r>
      <w:r w:rsidR="007B4DA2">
        <w:t xml:space="preserve"> on Trip 2</w:t>
      </w:r>
      <w:r>
        <w:t xml:space="preserve">. Extraction lengths from these male fish were also insufficient. A decision to </w:t>
      </w:r>
      <w:r w:rsidR="007B4DA2">
        <w:t>take Trip 3</w:t>
      </w:r>
      <w:r>
        <w:t xml:space="preserve"> was made due to the availability of a new </w:t>
      </w:r>
      <w:r w:rsidR="007B4DA2">
        <w:t xml:space="preserve">tissue </w:t>
      </w:r>
      <w:r w:rsidR="00621B1C">
        <w:t xml:space="preserve">sampling </w:t>
      </w:r>
      <w:r>
        <w:t>method that uses additional tissue types (not just back muscle</w:t>
      </w:r>
      <w:r w:rsidR="00621B1C">
        <w:t xml:space="preserve"> </w:t>
      </w:r>
      <w:proofErr w:type="gramStart"/>
      <w:r w:rsidR="00621B1C">
        <w:t>tissue</w:t>
      </w:r>
      <w:r>
        <w:t>)</w:t>
      </w:r>
      <w:r w:rsidR="000F0F82">
        <w:t>&lt;</w:t>
      </w:r>
      <w:proofErr w:type="gramEnd"/>
      <w:r w:rsidR="000F0F82">
        <w:t>CITE&gt;</w:t>
      </w:r>
      <w:r>
        <w:t xml:space="preserve"> and </w:t>
      </w:r>
      <w:r w:rsidR="00621B1C">
        <w:t xml:space="preserve">new tissue preservation </w:t>
      </w:r>
      <w:r>
        <w:t>storage</w:t>
      </w:r>
      <w:r w:rsidR="00621B1C">
        <w:t xml:space="preserve"> solution</w:t>
      </w:r>
      <w:r>
        <w:t xml:space="preserve"> of samples in cooled propylene glycol</w:t>
      </w:r>
      <w:r w:rsidR="000F0F82">
        <w:t>&lt;CITE&gt;</w:t>
      </w:r>
      <w:r>
        <w:t xml:space="preserve"> rather than </w:t>
      </w:r>
      <w:r w:rsidR="007B4DA2">
        <w:t>solely</w:t>
      </w:r>
      <w:r w:rsidR="00621B1C">
        <w:t xml:space="preserve"> </w:t>
      </w:r>
      <w:r>
        <w:t xml:space="preserve">flash freezing in liquid nitrogen. On </w:t>
      </w:r>
      <w:r w:rsidR="007B4DA2">
        <w:t>Trip 3,</w:t>
      </w:r>
      <w:r>
        <w:t xml:space="preserve"> we sampled </w:t>
      </w:r>
      <w:r w:rsidRPr="00D417D1">
        <w:t>back muscle tissue, internal organs</w:t>
      </w:r>
      <w:r>
        <w:t>,</w:t>
      </w:r>
      <w:r w:rsidRPr="00D417D1">
        <w:t xml:space="preserve"> and scales from</w:t>
      </w:r>
      <w:r>
        <w:t xml:space="preserve"> a total of</w:t>
      </w:r>
      <w:r w:rsidRPr="00D417D1">
        <w:t xml:space="preserve"> two males and two females</w:t>
      </w:r>
      <w:r>
        <w:t>. Additionally, b</w:t>
      </w:r>
      <w:r w:rsidRPr="00D417D1">
        <w:t>ecause DNA can be fragmented in the freeze-thaw process</w:t>
      </w:r>
      <w:r>
        <w:t xml:space="preserve">, we hedged our bets for sampling on </w:t>
      </w:r>
      <w:r w:rsidR="007B4DA2">
        <w:t>Trip 3 and</w:t>
      </w:r>
      <w:r>
        <w:t xml:space="preserve"> preser</w:t>
      </w:r>
      <w:r w:rsidR="00AB1FB6">
        <w:t xml:space="preserve">ved </w:t>
      </w:r>
      <w:r w:rsidRPr="00D417D1">
        <w:t>half of all sampled tissue</w:t>
      </w:r>
      <w:r>
        <w:t>s</w:t>
      </w:r>
      <w:r w:rsidRPr="00D417D1">
        <w:t xml:space="preserve"> in propylene glycol</w:t>
      </w:r>
      <w:r>
        <w:t xml:space="preserve"> at 4</w:t>
      </w:r>
      <w:r>
        <w:rPr>
          <w:rFonts w:ascii="Cambria Math" w:hAnsi="Cambria Math"/>
        </w:rPr>
        <w:t>°</w:t>
      </w:r>
      <w:r w:rsidRPr="00D417D1">
        <w:t>C</w:t>
      </w:r>
      <w:r>
        <w:t xml:space="preserve">, and half </w:t>
      </w:r>
      <w:r w:rsidR="00AB1FB6">
        <w:t xml:space="preserve">flash frozen and transported </w:t>
      </w:r>
      <w:r w:rsidR="007B4DA2">
        <w:t xml:space="preserve">both </w:t>
      </w:r>
      <w:r w:rsidR="00AB1FB6">
        <w:t>on dry ice.</w:t>
      </w:r>
      <w:r w:rsidR="00AB5D48">
        <w:t xml:space="preserve"> </w:t>
      </w:r>
      <w:r w:rsidR="00621B1C">
        <w:t>O</w:t>
      </w:r>
      <w:r w:rsidR="00AB5D48">
        <w:t xml:space="preserve">n </w:t>
      </w:r>
      <w:r w:rsidR="007B4DA2">
        <w:t>Trip 2</w:t>
      </w:r>
      <w:r w:rsidR="000F0F82">
        <w:t>,</w:t>
      </w:r>
      <w:r w:rsidR="00AB5D48">
        <w:t xml:space="preserve"> we sampled back muscle, scales and internal organs from one male fish</w:t>
      </w:r>
      <w:r w:rsidR="000F0F82">
        <w:t>. Sampled tissue was flash frozen and stored on dry ice for transportation.</w:t>
      </w:r>
    </w:p>
    <w:p w14:paraId="1BAEA05D" w14:textId="7EF7EBED" w:rsidR="006F47E9" w:rsidRDefault="006F47E9" w:rsidP="006F47E9">
      <w:pPr>
        <w:ind w:right="270"/>
        <w:rPr>
          <w:ins w:id="5" w:author="Microsoft Office User" w:date="2021-04-07T13:51:00Z"/>
        </w:rPr>
      </w:pPr>
    </w:p>
    <w:p w14:paraId="35B46BE7" w14:textId="77777777" w:rsidR="006F47E9" w:rsidRDefault="006F47E9" w:rsidP="006F47E9">
      <w:pPr>
        <w:ind w:right="270"/>
        <w:rPr>
          <w:b/>
          <w:i/>
        </w:rPr>
      </w:pPr>
    </w:p>
    <w:p w14:paraId="659C5E3F" w14:textId="77777777" w:rsidR="006F47E9" w:rsidRDefault="006F47E9" w:rsidP="00A85974">
      <w:pPr>
        <w:pStyle w:val="Heading2"/>
      </w:pPr>
      <w:r w:rsidRPr="00490077">
        <w:lastRenderedPageBreak/>
        <w:t>Isolation of high molecular weight genomic DNA</w:t>
      </w:r>
      <w:r>
        <w:t xml:space="preserve"> (Figure 1B)</w:t>
      </w:r>
    </w:p>
    <w:p w14:paraId="3AD89537" w14:textId="77777777" w:rsidR="006F47E9" w:rsidRDefault="006F47E9" w:rsidP="006F47E9">
      <w:pPr>
        <w:ind w:right="270"/>
        <w:rPr>
          <w:i/>
        </w:rPr>
      </w:pPr>
      <w:r>
        <w:rPr>
          <w:i/>
        </w:rPr>
        <w:t>Methods</w:t>
      </w:r>
    </w:p>
    <w:p w14:paraId="21E14243" w14:textId="3A74F11C" w:rsidR="006F47E9" w:rsidRPr="00AB5D48" w:rsidRDefault="00081E62" w:rsidP="006F47E9">
      <w:pPr>
        <w:ind w:right="270"/>
      </w:pPr>
      <w:r>
        <w:t xml:space="preserve">All three of our chosen sequencing technologies </w:t>
      </w:r>
      <w:r w:rsidR="006F47E9">
        <w:t xml:space="preserve">(linked-read, long-read and hi-c), </w:t>
      </w:r>
      <w:r>
        <w:t>require HMW DNA</w:t>
      </w:r>
      <w:r w:rsidR="006F47E9">
        <w:t xml:space="preserve">. </w:t>
      </w:r>
      <w:r w:rsidR="00AB5D48">
        <w:t xml:space="preserve">For the linked-read and long-read sequencing, </w:t>
      </w:r>
      <w:r w:rsidR="006F47E9" w:rsidRPr="00D417D1">
        <w:t>HMW DNA extraction</w:t>
      </w:r>
      <w:r w:rsidR="006F47E9">
        <w:t xml:space="preserve">s from the </w:t>
      </w:r>
      <w:r w:rsidR="00AB5D48">
        <w:t xml:space="preserve">fish </w:t>
      </w:r>
      <w:r w:rsidR="006F47E9">
        <w:t>tissues occurred at the UC Davis Sequencing Center</w:t>
      </w:r>
      <w:r w:rsidR="006F47E9" w:rsidRPr="00D417D1">
        <w:t xml:space="preserve"> using the protocol described in </w:t>
      </w:r>
      <w:proofErr w:type="spellStart"/>
      <w:r w:rsidR="006F47E9" w:rsidRPr="00D417D1">
        <w:t>Wasko</w:t>
      </w:r>
      <w:proofErr w:type="spellEnd"/>
      <w:r w:rsidR="006F47E9" w:rsidRPr="00D417D1">
        <w:t xml:space="preserve"> et al. (2003)</w:t>
      </w:r>
      <w:r w:rsidR="006F47E9" w:rsidRPr="00D417D1">
        <w:fldChar w:fldCharType="begin" w:fldLock="1"/>
      </w:r>
      <w:r w:rsidR="006F47E9">
        <w:instrText>ADDIN CSL_CITATION {"citationItems":[{"id":"ITEM-1","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uris":["http://www.mendeley.com/documents/?uuid=9c8ee276-7696-4a6b-8e28-c1c2860e8cae"]}],"mendeley":{"formattedCitation":"&lt;sup&gt;7&lt;/sup&gt;","plainTextFormattedCitation":"7","previouslyFormattedCitation":"&lt;sup&gt;7&lt;/sup&gt;"},"properties":{"noteIndex":0},"schema":"https://github.com/citation-style-language/schema/raw/master/csl-citation.json"}</w:instrText>
      </w:r>
      <w:r w:rsidR="006F47E9" w:rsidRPr="00D417D1">
        <w:fldChar w:fldCharType="separate"/>
      </w:r>
      <w:r w:rsidR="006F47E9" w:rsidRPr="008434CB">
        <w:rPr>
          <w:noProof/>
          <w:vertAlign w:val="superscript"/>
        </w:rPr>
        <w:t>7</w:t>
      </w:r>
      <w:r w:rsidR="006F47E9" w:rsidRPr="00D417D1">
        <w:fldChar w:fldCharType="end"/>
      </w:r>
      <w:r w:rsidR="006F47E9" w:rsidRPr="00D417D1">
        <w:t>.</w:t>
      </w:r>
      <w:r w:rsidR="00AB5D48">
        <w:t xml:space="preserve"> </w:t>
      </w:r>
      <w:r w:rsidR="006F47E9" w:rsidRPr="00D417D1">
        <w:t>We acquired</w:t>
      </w:r>
      <w:r w:rsidR="006C520D">
        <w:t xml:space="preserve"> samples to </w:t>
      </w:r>
      <w:r w:rsidR="006F47E9">
        <w:t>extract</w:t>
      </w:r>
      <w:r w:rsidR="006F47E9" w:rsidRPr="00D417D1">
        <w:t xml:space="preserve"> DNA from both sexes </w:t>
      </w:r>
      <w:r w:rsidR="006F47E9">
        <w:t xml:space="preserve">to examine </w:t>
      </w:r>
      <w:r w:rsidR="006C520D">
        <w:t xml:space="preserve">sex determining regions </w:t>
      </w:r>
      <w:r w:rsidR="006F47E9">
        <w:t xml:space="preserve">in delta smelt, which </w:t>
      </w:r>
      <w:r w:rsidR="006216B1">
        <w:t>continues to remain</w:t>
      </w:r>
      <w:r w:rsidR="006F47E9">
        <w:t xml:space="preserve"> unknown.</w:t>
      </w:r>
      <w:r w:rsidR="006F47E9" w:rsidRPr="00D417D1">
        <w:rPr>
          <w:color w:val="FF0000"/>
        </w:rPr>
        <w:t xml:space="preserve"> </w:t>
      </w:r>
      <w:r w:rsidR="006F47E9" w:rsidRPr="00D417D1">
        <w:t>The size range of extracted DNA fragments were determined using a pulse field gel run at a low frequency</w:t>
      </w:r>
      <w:r w:rsidR="006F47E9">
        <w:t>,</w:t>
      </w:r>
      <w:r w:rsidR="006F47E9" w:rsidRPr="00D417D1">
        <w:t xml:space="preserve"> </w:t>
      </w:r>
      <w:r w:rsidR="006F47E9">
        <w:t xml:space="preserve">to not shear the DNA, </w:t>
      </w:r>
      <w:r w:rsidR="006F47E9" w:rsidRPr="00D417D1">
        <w:t xml:space="preserve">for 24 hours. </w:t>
      </w:r>
      <w:r w:rsidR="006F47E9">
        <w:t>P</w:t>
      </w:r>
      <w:r w:rsidR="006F47E9" w:rsidRPr="00D417D1">
        <w:t xml:space="preserve">hysical sampling </w:t>
      </w:r>
      <w:r w:rsidR="006F47E9">
        <w:t xml:space="preserve">and extractions </w:t>
      </w:r>
      <w:r w:rsidR="006F47E9" w:rsidRPr="00D417D1">
        <w:t xml:space="preserve">were repeated until the mean distribution of extraction lengths was 50kb or greater and there was sufficient quantity of HMW DNA </w:t>
      </w:r>
      <w:r w:rsidR="006F47E9">
        <w:t>to carry out the required sequencing technologies for</w:t>
      </w:r>
      <w:r w:rsidR="006F47E9" w:rsidRPr="00D417D1">
        <w:t xml:space="preserve"> each se</w:t>
      </w:r>
      <w:r w:rsidR="004D5944">
        <w:t>x</w:t>
      </w:r>
      <w:r w:rsidR="006F47E9" w:rsidRPr="00D417D1">
        <w:t xml:space="preserve">. </w:t>
      </w:r>
      <w:r w:rsidR="006C520D">
        <w:t xml:space="preserve">For </w:t>
      </w:r>
      <w:r w:rsidR="000F0F82">
        <w:t xml:space="preserve">HMW DNA </w:t>
      </w:r>
      <w:r w:rsidR="006C520D">
        <w:t xml:space="preserve">extractions and subsequent hi-c sequencing, </w:t>
      </w:r>
      <w:r w:rsidR="000F0F82">
        <w:t xml:space="preserve">a </w:t>
      </w:r>
      <w:r w:rsidR="006C520D">
        <w:t xml:space="preserve">female </w:t>
      </w:r>
      <w:r w:rsidR="000F0F82">
        <w:t xml:space="preserve">tissue </w:t>
      </w:r>
      <w:r w:rsidR="006C520D">
        <w:t>sample was sent to Phase Genomics and</w:t>
      </w:r>
      <w:r w:rsidR="000F0F82">
        <w:t xml:space="preserve"> a male tissue sample was sent to</w:t>
      </w:r>
      <w:r w:rsidR="006C520D">
        <w:t xml:space="preserve"> the Vertebrate Genome Project</w:t>
      </w:r>
      <w:r w:rsidR="000F0F82">
        <w:t xml:space="preserve"> for isolation of HMW DNA</w:t>
      </w:r>
      <w:r w:rsidR="006C520D">
        <w:t>.</w:t>
      </w:r>
      <w:r w:rsidR="000F0F82">
        <w:t xml:space="preserve"> Samples were sent to different locations due to COVID-19 delays at Phase Genomics during the time of sampling the male fish.</w:t>
      </w:r>
    </w:p>
    <w:p w14:paraId="59B7D1AA" w14:textId="77777777" w:rsidR="006F47E9" w:rsidRDefault="006F47E9" w:rsidP="006F47E9">
      <w:pPr>
        <w:ind w:right="270"/>
      </w:pPr>
    </w:p>
    <w:p w14:paraId="7BF351FA" w14:textId="2B497178" w:rsidR="006F47E9" w:rsidRDefault="006C520D" w:rsidP="006F47E9">
      <w:pPr>
        <w:ind w:right="270"/>
        <w:rPr>
          <w:i/>
        </w:rPr>
      </w:pPr>
      <w:r>
        <w:rPr>
          <w:i/>
        </w:rPr>
        <w:t>R</w:t>
      </w:r>
      <w:r w:rsidR="006F47E9">
        <w:rPr>
          <w:i/>
        </w:rPr>
        <w:t>esults</w:t>
      </w:r>
    </w:p>
    <w:p w14:paraId="409CE140" w14:textId="3D00382B" w:rsidR="006F47E9" w:rsidRPr="006E1A97" w:rsidRDefault="006F47E9" w:rsidP="006F47E9">
      <w:pPr>
        <w:ind w:right="270"/>
        <w:rPr>
          <w:i/>
        </w:rPr>
      </w:pPr>
      <w:r w:rsidRPr="006E1A97">
        <w:rPr>
          <w:iCs/>
        </w:rPr>
        <w:t xml:space="preserve">Trip 1: </w:t>
      </w:r>
      <w:r>
        <w:t xml:space="preserve">DNA from one male (T1M03) and one female (T1F02) DNA was </w:t>
      </w:r>
      <w:r w:rsidR="000F0F82">
        <w:t xml:space="preserve">successfully </w:t>
      </w:r>
      <w:r>
        <w:t>extracted from the first sampling (See Table 2 for fish identifications corresponding to trips). HMW DNA from</w:t>
      </w:r>
      <w:r w:rsidRPr="00D417D1">
        <w:t xml:space="preserve"> </w:t>
      </w:r>
      <w:r>
        <w:t>the</w:t>
      </w:r>
      <w:r w:rsidRPr="00D417D1">
        <w:t xml:space="preserve"> </w:t>
      </w:r>
      <w:r>
        <w:t>T1F02 had DNA fragments of sufficient length for sequencing (Figure 2A)</w:t>
      </w:r>
      <w:r w:rsidRPr="00D417D1">
        <w:t>.</w:t>
      </w:r>
      <w:r>
        <w:t xml:space="preserve"> </w:t>
      </w:r>
    </w:p>
    <w:p w14:paraId="5D7A30C9" w14:textId="77777777" w:rsidR="006F47E9" w:rsidRDefault="006F47E9" w:rsidP="006F47E9">
      <w:pPr>
        <w:ind w:right="270" w:firstLine="720"/>
      </w:pPr>
    </w:p>
    <w:p w14:paraId="33AE755F" w14:textId="25D9891C" w:rsidR="006F47E9" w:rsidRDefault="006F47E9" w:rsidP="006F47E9">
      <w:pPr>
        <w:ind w:right="270"/>
      </w:pPr>
      <w:r>
        <w:t>Trip 2: W</w:t>
      </w:r>
      <w:r w:rsidRPr="00D417D1">
        <w:t xml:space="preserve">e performed </w:t>
      </w:r>
      <w:r w:rsidR="004D5944">
        <w:t>three</w:t>
      </w:r>
      <w:r w:rsidRPr="00D417D1">
        <w:t xml:space="preserve"> </w:t>
      </w:r>
      <w:r w:rsidR="004D5944">
        <w:t xml:space="preserve">separate </w:t>
      </w:r>
      <w:r w:rsidRPr="00D417D1">
        <w:t xml:space="preserve">rounds of extractions on </w:t>
      </w:r>
      <w:r w:rsidR="004D5944">
        <w:t xml:space="preserve">tissue samples from </w:t>
      </w:r>
      <w:r w:rsidRPr="00D417D1">
        <w:t>two different male</w:t>
      </w:r>
      <w:r>
        <w:t>s (T2M02 and T2M03</w:t>
      </w:r>
      <w:r w:rsidR="004D5944">
        <w:t>)</w:t>
      </w:r>
      <w:r>
        <w:t xml:space="preserve">. Yet </w:t>
      </w:r>
      <w:r w:rsidRPr="00D417D1">
        <w:t xml:space="preserve">despite multiple </w:t>
      </w:r>
      <w:r>
        <w:t xml:space="preserve">attempts at </w:t>
      </w:r>
      <w:r w:rsidR="006C520D" w:rsidRPr="00D417D1">
        <w:t>extracti</w:t>
      </w:r>
      <w:r w:rsidR="004D5944">
        <w:t>ng HMW DNA</w:t>
      </w:r>
      <w:r w:rsidR="006C520D" w:rsidRPr="00D417D1">
        <w:t>,</w:t>
      </w:r>
      <w:r>
        <w:t xml:space="preserve"> we did not obtain </w:t>
      </w:r>
      <w:r w:rsidRPr="00D417D1">
        <w:t>fragments of sufficient length</w:t>
      </w:r>
      <w:r w:rsidR="004D5944">
        <w:t xml:space="preserve"> for sequencing</w:t>
      </w:r>
      <w:r w:rsidRPr="00D417D1">
        <w:t xml:space="preserve"> (Figure </w:t>
      </w:r>
      <w:r>
        <w:t>2</w:t>
      </w:r>
      <w:r w:rsidRPr="00D417D1">
        <w:t xml:space="preserve">B-D).  </w:t>
      </w:r>
    </w:p>
    <w:p w14:paraId="46D99BFF" w14:textId="77777777" w:rsidR="006F47E9" w:rsidRDefault="006F47E9" w:rsidP="006F47E9">
      <w:pPr>
        <w:ind w:right="270"/>
      </w:pPr>
    </w:p>
    <w:p w14:paraId="44F233EF" w14:textId="52010C59" w:rsidR="006C520D" w:rsidRDefault="006F47E9" w:rsidP="006F47E9">
      <w:pPr>
        <w:ind w:right="270"/>
      </w:pPr>
      <w:r>
        <w:t>Trip 3: W</w:t>
      </w:r>
      <w:r w:rsidRPr="00D417D1">
        <w:t xml:space="preserve">e performed two </w:t>
      </w:r>
      <w:r w:rsidR="004D5944">
        <w:t xml:space="preserve">separate </w:t>
      </w:r>
      <w:r w:rsidRPr="00D417D1">
        <w:t xml:space="preserve">rounds of extractions on multiple different tissue types (Table </w:t>
      </w:r>
      <w:r>
        <w:t>2</w:t>
      </w:r>
      <w:r w:rsidRPr="00D417D1">
        <w:t xml:space="preserve">). </w:t>
      </w:r>
      <w:r>
        <w:t xml:space="preserve">From these extractions we acquired DNA of sufficient length from flash frozen back muscle tissue from one male (T03M02_BM_FF, Figure 2E) and flash frozen scales from one female (T3F02_SC, </w:t>
      </w:r>
      <w:r w:rsidRPr="00D417D1">
        <w:t xml:space="preserve">Figure </w:t>
      </w:r>
      <w:r>
        <w:t>2</w:t>
      </w:r>
      <w:r w:rsidRPr="00D417D1">
        <w:t>F)</w:t>
      </w:r>
      <w:r>
        <w:t>.</w:t>
      </w:r>
      <w:r w:rsidRPr="00D417D1">
        <w:t xml:space="preserve"> We did not observe that storing tissue in propylene glycol had an effect on increasing the fragment length of extracted DNA</w:t>
      </w:r>
      <w:r>
        <w:t xml:space="preserve"> (Figure 2E &amp; F)</w:t>
      </w:r>
      <w:r w:rsidRPr="00D417D1">
        <w:t xml:space="preserve">. </w:t>
      </w:r>
    </w:p>
    <w:p w14:paraId="64BD576A" w14:textId="4ECF73F8" w:rsidR="00621B1C" w:rsidRDefault="00621B1C" w:rsidP="006F47E9">
      <w:pPr>
        <w:ind w:right="270"/>
      </w:pPr>
    </w:p>
    <w:p w14:paraId="07A0D19B" w14:textId="6E12D7B7" w:rsidR="00621B1C" w:rsidRPr="00C30DD1" w:rsidRDefault="00621B1C" w:rsidP="006F47E9">
      <w:pPr>
        <w:ind w:right="270"/>
      </w:pPr>
      <w:r>
        <w:t>Trip 4: The tissue samples from the male specimen sampled on trip 4 were sent directly to the Vertebrate Genome Project for subsequent extraction and sequencing.</w:t>
      </w:r>
    </w:p>
    <w:p w14:paraId="7E9D79C1" w14:textId="77777777" w:rsidR="006F47E9" w:rsidRPr="00D417D1" w:rsidRDefault="006F47E9" w:rsidP="007809DC">
      <w:pPr>
        <w:ind w:right="270"/>
      </w:pPr>
    </w:p>
    <w:p w14:paraId="7C2F39F0" w14:textId="77777777" w:rsidR="006F47E9" w:rsidRPr="00D417D1" w:rsidRDefault="006F47E9" w:rsidP="006F47E9">
      <w:pPr>
        <w:ind w:right="270"/>
        <w:rPr>
          <w:color w:val="FF0000"/>
        </w:rPr>
      </w:pPr>
    </w:p>
    <w:p w14:paraId="3ACEB2C2" w14:textId="77777777" w:rsidR="006F47E9" w:rsidRPr="00E05524" w:rsidRDefault="006F47E9" w:rsidP="00A85974">
      <w:pPr>
        <w:pStyle w:val="Heading2"/>
      </w:pPr>
      <w:r w:rsidRPr="00E05524">
        <w:t>Long-read library prep &amp; sequencing</w:t>
      </w:r>
      <w:r>
        <w:t xml:space="preserve"> (Figure 1C)</w:t>
      </w:r>
    </w:p>
    <w:p w14:paraId="26AC9F02" w14:textId="77777777" w:rsidR="006F47E9" w:rsidRDefault="006F47E9" w:rsidP="006F47E9">
      <w:pPr>
        <w:ind w:right="270"/>
        <w:rPr>
          <w:i/>
        </w:rPr>
      </w:pPr>
      <w:r>
        <w:rPr>
          <w:i/>
        </w:rPr>
        <w:t>Methods</w:t>
      </w:r>
    </w:p>
    <w:p w14:paraId="475CE418" w14:textId="08959946" w:rsidR="006F47E9" w:rsidRDefault="006F47E9" w:rsidP="006F47E9">
      <w:pPr>
        <w:ind w:right="270"/>
      </w:pPr>
      <w:r>
        <w:t xml:space="preserve">The inclusion of long-read data dramatically assists in creating a more contiguous assembly by spanning repetitive elements and resolving chimeric sequences throughout the genome. Long-reads provide greater continuity of scaffolded contigs and resolving repetitive sequences within genome assemblies, because the reads (sequence fragments produced </w:t>
      </w:r>
      <w:r w:rsidR="00F2470E">
        <w:t xml:space="preserve">by </w:t>
      </w:r>
      <w:r>
        <w:t xml:space="preserve">the sequencer) are thousands rather than hundreds of base pairs long. Previously, long-read sequencing was both costly and had an error rate up to 10%. </w:t>
      </w:r>
      <w:r w:rsidR="000F0F82">
        <w:t>During 2020</w:t>
      </w:r>
      <w:r>
        <w:t xml:space="preserve">, new PacBio HiFi chemistry has come out to dramatically reduce the number of errors from almost 10% to under 1%. </w:t>
      </w:r>
    </w:p>
    <w:p w14:paraId="51A75ACA" w14:textId="77777777" w:rsidR="006F47E9" w:rsidRPr="00CA16F0" w:rsidRDefault="006F47E9" w:rsidP="006F47E9">
      <w:pPr>
        <w:ind w:right="270"/>
      </w:pPr>
    </w:p>
    <w:p w14:paraId="4F4FFCF6" w14:textId="0B4829DA" w:rsidR="00F750C6" w:rsidRDefault="006C520D" w:rsidP="006C520D">
      <w:r w:rsidRPr="00D262EE">
        <w:rPr>
          <w:lang w:val="en"/>
        </w:rPr>
        <w:lastRenderedPageBreak/>
        <w:t xml:space="preserve">PacBio </w:t>
      </w:r>
      <w:r w:rsidRPr="00D262EE">
        <w:t xml:space="preserve">HiFi </w:t>
      </w:r>
      <w:proofErr w:type="spellStart"/>
      <w:r w:rsidRPr="00D262EE">
        <w:t>SMRTbell</w:t>
      </w:r>
      <w:proofErr w:type="spellEnd"/>
      <w:r w:rsidRPr="00D262EE">
        <w:t>® Librar</w:t>
      </w:r>
      <w:r>
        <w:t>ies</w:t>
      </w:r>
      <w:r w:rsidRPr="00D262EE">
        <w:t xml:space="preserve"> (</w:t>
      </w:r>
      <w:hyperlink r:id="rId15" w:history="1">
        <w:r w:rsidRPr="00D262EE">
          <w:rPr>
            <w:rStyle w:val="Hyperlink"/>
            <w:lang w:val="en"/>
          </w:rPr>
          <w:t>https://www.pacb.com/</w:t>
        </w:r>
      </w:hyperlink>
      <w:r w:rsidRPr="00D262EE">
        <w:rPr>
          <w:lang w:val="en"/>
        </w:rPr>
        <w:t xml:space="preserve">) </w:t>
      </w:r>
      <w:r>
        <w:t>were</w:t>
      </w:r>
      <w:r w:rsidRPr="00D262EE">
        <w:t xml:space="preserve"> prepped following the </w:t>
      </w:r>
      <w:proofErr w:type="spellStart"/>
      <w:r w:rsidRPr="00D262EE">
        <w:t>SMRTbell</w:t>
      </w:r>
      <w:proofErr w:type="spellEnd"/>
      <w:r w:rsidRPr="00D262EE">
        <w:t xml:space="preserve"> Express Template Prep Kit 2.0 procedure. The UC Davis Sequencing Center used a </w:t>
      </w:r>
      <w:proofErr w:type="spellStart"/>
      <w:r w:rsidRPr="00D262EE">
        <w:t>Megaruptor</w:t>
      </w:r>
      <w:proofErr w:type="spellEnd"/>
      <w:r w:rsidRPr="00D262EE">
        <w:t xml:space="preserve"> to shear DNA to an average length of ~15kb. The input for the library prep was 5.6ug of DNA and the library was size selected to 11kb. Prepped DNA was run on a Sequel II machine </w:t>
      </w:r>
      <w:r w:rsidR="00F750C6">
        <w:t>and sequencing data was collected as recorded “movies” of nucleotides. Each movie collection lasted for 30 hours per run. Additional movies were collected until the amount of sequencing data for each sex was ~25-30x coverage.</w:t>
      </w:r>
    </w:p>
    <w:p w14:paraId="73EAEB23" w14:textId="28429703" w:rsidR="006F47E9" w:rsidRDefault="006F47E9" w:rsidP="006F47E9">
      <w:pPr>
        <w:ind w:right="270"/>
      </w:pPr>
    </w:p>
    <w:p w14:paraId="54CEE120" w14:textId="77777777" w:rsidR="00553E10" w:rsidRDefault="00553E10" w:rsidP="00553E10">
      <w:pPr>
        <w:ind w:right="270"/>
      </w:pPr>
      <w:r w:rsidRPr="00CA16F0">
        <w:rPr>
          <w:i/>
        </w:rPr>
        <w:t>Results</w:t>
      </w:r>
    </w:p>
    <w:p w14:paraId="1DA818DF" w14:textId="08F572F8" w:rsidR="00553E10" w:rsidRDefault="00F750C6" w:rsidP="006F47E9">
      <w:pPr>
        <w:ind w:right="270"/>
      </w:pPr>
      <w:r>
        <w:t xml:space="preserve">A total of five movie collections </w:t>
      </w:r>
      <w:r w:rsidR="00F2470E">
        <w:t>(</w:t>
      </w:r>
      <w:r>
        <w:t>150 hours of sequencing data were collected</w:t>
      </w:r>
      <w:r w:rsidR="00F2470E">
        <w:t>)</w:t>
      </w:r>
      <w:r>
        <w:t>. Two male movie collections generated roughly 25x coverage (</w:t>
      </w:r>
      <w:r w:rsidR="00EC7D9F">
        <w:t xml:space="preserve">data combined into </w:t>
      </w:r>
      <w:r>
        <w:t>Supplemental Data 1) and three female movie collections generated roughly 28x coverage (</w:t>
      </w:r>
      <w:r w:rsidR="00EC7D9F">
        <w:t xml:space="preserve">Run 1 &amp; 2 combined into </w:t>
      </w:r>
      <w:r>
        <w:t>Supplemental Data 2</w:t>
      </w:r>
      <w:r w:rsidR="00EC7D9F">
        <w:t>, Run 3 data in Supplemental Data</w:t>
      </w:r>
      <w:r>
        <w:t xml:space="preserve"> 3).  </w:t>
      </w:r>
    </w:p>
    <w:p w14:paraId="4B484027" w14:textId="2A15CB14" w:rsidR="00ED075F" w:rsidRDefault="00ED075F" w:rsidP="006F47E9">
      <w:pPr>
        <w:ind w:right="270"/>
      </w:pPr>
    </w:p>
    <w:p w14:paraId="211C76D7" w14:textId="77777777" w:rsidR="007809DC" w:rsidRDefault="007809DC" w:rsidP="006F47E9">
      <w:pPr>
        <w:ind w:right="270"/>
      </w:pPr>
    </w:p>
    <w:p w14:paraId="5553AD60" w14:textId="77777777" w:rsidR="00ED075F" w:rsidRDefault="00ED075F" w:rsidP="00A85974">
      <w:pPr>
        <w:pStyle w:val="Heading2"/>
      </w:pPr>
      <w:r>
        <w:t>Linked-read</w:t>
      </w:r>
      <w:r w:rsidRPr="00490077">
        <w:t xml:space="preserve"> library prep &amp; sequencing</w:t>
      </w:r>
      <w:r>
        <w:t xml:space="preserve"> (Figure 1C)</w:t>
      </w:r>
    </w:p>
    <w:p w14:paraId="062F315E" w14:textId="77777777" w:rsidR="00ED075F" w:rsidRDefault="00ED075F" w:rsidP="00ED075F">
      <w:pPr>
        <w:ind w:right="270"/>
        <w:rPr>
          <w:i/>
        </w:rPr>
      </w:pPr>
      <w:r>
        <w:rPr>
          <w:i/>
        </w:rPr>
        <w:t>Methods</w:t>
      </w:r>
    </w:p>
    <w:p w14:paraId="5B858F6E" w14:textId="77777777" w:rsidR="00ED075F" w:rsidRPr="006C520D" w:rsidRDefault="00ED075F" w:rsidP="00ED075F">
      <w:pPr>
        <w:ind w:right="270"/>
      </w:pPr>
      <w:r w:rsidRPr="00D417D1">
        <w:t xml:space="preserve">Once sufficient extracted </w:t>
      </w:r>
      <w:r>
        <w:t xml:space="preserve">HMW genomic DNA </w:t>
      </w:r>
      <w:r w:rsidRPr="00D417D1">
        <w:t xml:space="preserve">fragments were acquired, </w:t>
      </w:r>
      <w:r>
        <w:t>DNA</w:t>
      </w:r>
      <w:r w:rsidRPr="00D417D1">
        <w:t xml:space="preserve"> was adjusted to a </w:t>
      </w:r>
      <w:r w:rsidRPr="00CA16F0">
        <w:t>concentration of 0.91 ng/µl. We selected the 10X Genomics platform (</w:t>
      </w:r>
      <w:hyperlink r:id="rId16" w:history="1">
        <w:r w:rsidRPr="00CA16F0">
          <w:rPr>
            <w:rStyle w:val="Hyperlink"/>
          </w:rPr>
          <w:t>https://www.10xgenomics.com/technology/</w:t>
        </w:r>
      </w:hyperlink>
      <w:r w:rsidRPr="00CA16F0">
        <w:t>)</w:t>
      </w:r>
      <w:r>
        <w:t xml:space="preserve"> for our linked-read sequence data. </w:t>
      </w:r>
      <w:r w:rsidRPr="00D417D1">
        <w:t xml:space="preserve">10X Genomics library preparation takes extracted HMW gDNA, shears the DNA into 50kb long segments, inserts each fragment into an oil coated gel emulsion bead (GEM), further shears DNA within each bead, and attaches unique barcodes to all DNA fragments within each GEM for identification post-sequencing.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After library preparation 1.14 ng of template gDNA was loaded on a Chromium Genome Chip and sequenced on an Illumina NovaSeq6000 150bp PE lane (Illumina, San Diego, CA). </w:t>
      </w:r>
      <w:r>
        <w:t xml:space="preserve">We used a previous RAD-based estimate of a haploid genome size (0.6Gb) to sequence the first female sample to an estimated 80x coverage. We then used this sequencing data to better inform our estimate of delta smelt genome size by using a more accurate k-mer based estimation approach with the software </w:t>
      </w:r>
      <w:proofErr w:type="spellStart"/>
      <w:r>
        <w:t>Genomescope</w:t>
      </w:r>
      <w:proofErr w:type="spellEnd"/>
      <w:r>
        <w:t>. We adjusted the amount of linked-read sequencing data collected for the male sample accordingly.</w:t>
      </w:r>
    </w:p>
    <w:p w14:paraId="2DDC5637" w14:textId="77777777" w:rsidR="00ED075F" w:rsidRDefault="00ED075F" w:rsidP="00ED075F">
      <w:pPr>
        <w:ind w:right="270"/>
      </w:pPr>
    </w:p>
    <w:p w14:paraId="78E43AFE" w14:textId="77777777" w:rsidR="00ED075F" w:rsidRPr="003F70AA" w:rsidRDefault="00ED075F" w:rsidP="00ED075F">
      <w:pPr>
        <w:ind w:right="270"/>
        <w:rPr>
          <w:i/>
        </w:rPr>
      </w:pPr>
      <w:r>
        <w:rPr>
          <w:i/>
        </w:rPr>
        <w:t>R</w:t>
      </w:r>
      <w:r w:rsidRPr="00CB5BF7">
        <w:rPr>
          <w:i/>
        </w:rPr>
        <w:t>esults</w:t>
      </w:r>
    </w:p>
    <w:p w14:paraId="66B81942" w14:textId="77777777" w:rsidR="00ED075F" w:rsidRPr="0092079B" w:rsidRDefault="00ED075F" w:rsidP="00ED075F">
      <w:pPr>
        <w:ind w:right="270"/>
        <w:rPr>
          <w:color w:val="FF0000"/>
        </w:rPr>
      </w:pPr>
      <w:r>
        <w:t>The k-mer based haploid genome size was estimated to be 0.49Gb. We generated approximately 45 gigabytes of female linked-read sequencing data and 30 gigabytes of male linked-read sequencing data for a total of roughly 120x and 80x coverage, respectively (Table 3).</w:t>
      </w:r>
    </w:p>
    <w:p w14:paraId="691E9554" w14:textId="2D13A41A" w:rsidR="00ED075F" w:rsidRDefault="00ED075F" w:rsidP="006F47E9">
      <w:pPr>
        <w:ind w:right="270"/>
      </w:pPr>
    </w:p>
    <w:p w14:paraId="658B3FA7" w14:textId="77777777" w:rsidR="007809DC" w:rsidRDefault="007809DC" w:rsidP="006F47E9">
      <w:pPr>
        <w:ind w:right="270"/>
      </w:pPr>
    </w:p>
    <w:p w14:paraId="085016C4" w14:textId="4A4EA24B" w:rsidR="00ED075F" w:rsidRDefault="00ED075F" w:rsidP="00A85974">
      <w:pPr>
        <w:pStyle w:val="Heading2"/>
      </w:pPr>
      <w:r w:rsidRPr="00E05524">
        <w:t xml:space="preserve">Hi-C </w:t>
      </w:r>
      <w:r>
        <w:t>c</w:t>
      </w:r>
      <w:r w:rsidRPr="00E05524">
        <w:t xml:space="preserve">hromatin </w:t>
      </w:r>
      <w:r>
        <w:t>c</w:t>
      </w:r>
      <w:r w:rsidRPr="00E05524">
        <w:t xml:space="preserve">onformation </w:t>
      </w:r>
      <w:r>
        <w:t>c</w:t>
      </w:r>
      <w:r w:rsidRPr="00E05524">
        <w:t>apture</w:t>
      </w:r>
      <w:r w:rsidRPr="00490077">
        <w:t xml:space="preserve"> prep &amp; sequencing</w:t>
      </w:r>
      <w:r>
        <w:t xml:space="preserve"> (Figure 1C)</w:t>
      </w:r>
    </w:p>
    <w:p w14:paraId="03860884" w14:textId="77777777" w:rsidR="00ED075F" w:rsidRDefault="00ED075F" w:rsidP="00ED075F">
      <w:pPr>
        <w:ind w:right="270"/>
        <w:rPr>
          <w:i/>
        </w:rPr>
      </w:pPr>
      <w:r>
        <w:rPr>
          <w:i/>
        </w:rPr>
        <w:t>Methods</w:t>
      </w:r>
    </w:p>
    <w:p w14:paraId="32F971F2" w14:textId="3BD3A08D" w:rsidR="00744B37" w:rsidRDefault="003E196B" w:rsidP="00744B37">
      <w:pPr>
        <w:ind w:right="270"/>
      </w:pPr>
      <w:r>
        <w:t>G</w:t>
      </w:r>
      <w:r w:rsidRPr="00D417D1">
        <w:t xml:space="preserve">enomic DNA in eukaryotes </w:t>
      </w:r>
      <w:r>
        <w:t xml:space="preserve">has high levels of repetition, leading to </w:t>
      </w:r>
      <w:r w:rsidRPr="00D417D1">
        <w:t xml:space="preserve">unresolved gaps surrounding </w:t>
      </w:r>
      <w:r>
        <w:t xml:space="preserve">large </w:t>
      </w:r>
      <w:r w:rsidRPr="00D417D1">
        <w:t xml:space="preserve">repetitive </w:t>
      </w:r>
      <w:r>
        <w:t>elements</w:t>
      </w:r>
      <w:r w:rsidRPr="00D417D1">
        <w:t xml:space="preserve"> such as </w:t>
      </w:r>
      <w:r>
        <w:t xml:space="preserve">in the middle and at the ends of each </w:t>
      </w:r>
      <w:r>
        <w:lastRenderedPageBreak/>
        <w:t>chromosome</w:t>
      </w:r>
      <w:r w:rsidRPr="00D417D1">
        <w:t xml:space="preserve">. In order to resolve these gaps, we </w:t>
      </w:r>
      <w:r>
        <w:t xml:space="preserve">used </w:t>
      </w:r>
      <w:r w:rsidRPr="00D417D1">
        <w:t xml:space="preserve">hi-c chromatin conformation capture (hi-c). </w:t>
      </w:r>
      <w:r w:rsidR="00744B37">
        <w:t xml:space="preserve">We outsourced hi-c library prep and sequencing to Phase Genomics in Seattle, WA. Phased used their in-house proprietary library preparation and sequencing protocols. </w:t>
      </w:r>
      <w:r w:rsidR="00744B37" w:rsidRPr="00D417D1">
        <w:t>Raw sequencing data and an initial scaffolding report were received for the female sample.</w:t>
      </w:r>
      <w:r w:rsidR="00744B37">
        <w:t xml:space="preserve"> </w:t>
      </w:r>
    </w:p>
    <w:p w14:paraId="0DD8027E" w14:textId="32E463A1" w:rsidR="00ED075F" w:rsidRDefault="00ED075F" w:rsidP="00ED075F">
      <w:pPr>
        <w:ind w:right="270"/>
      </w:pPr>
    </w:p>
    <w:p w14:paraId="65298862" w14:textId="65AF53B2" w:rsidR="00ED075F" w:rsidRDefault="00ED075F" w:rsidP="00ED075F">
      <w:pPr>
        <w:ind w:right="270"/>
        <w:rPr>
          <w:i/>
        </w:rPr>
      </w:pPr>
      <w:r>
        <w:rPr>
          <w:i/>
        </w:rPr>
        <w:t>Results</w:t>
      </w:r>
    </w:p>
    <w:p w14:paraId="7ECEF8BE" w14:textId="40C3167E" w:rsidR="00ED075F" w:rsidRDefault="00ED075F" w:rsidP="00ED075F">
      <w:pPr>
        <w:ind w:right="270"/>
      </w:pPr>
      <w:r>
        <w:t xml:space="preserve">We received </w:t>
      </w:r>
      <w:r w:rsidR="00744B37">
        <w:t>sequence files of 87,444,477 read pairs</w:t>
      </w:r>
      <w:r w:rsidR="003E196B">
        <w:t xml:space="preserve"> in total.</w:t>
      </w:r>
      <w:r w:rsidR="00744B37">
        <w:t xml:space="preserve"> </w:t>
      </w:r>
    </w:p>
    <w:p w14:paraId="60963EA5" w14:textId="35B8F02F" w:rsidR="00ED075F" w:rsidRDefault="00ED075F" w:rsidP="00ED075F">
      <w:pPr>
        <w:ind w:right="270"/>
      </w:pPr>
    </w:p>
    <w:p w14:paraId="12E31764" w14:textId="77777777" w:rsidR="007809DC" w:rsidRDefault="007809DC" w:rsidP="00ED075F">
      <w:pPr>
        <w:ind w:right="270"/>
      </w:pPr>
    </w:p>
    <w:p w14:paraId="6EB95429" w14:textId="710EC926" w:rsidR="002C4E60" w:rsidRDefault="002C4E60" w:rsidP="002C4E60">
      <w:pPr>
        <w:pBdr>
          <w:top w:val="single" w:sz="4" w:space="1" w:color="auto" w:shadow="1"/>
          <w:left w:val="single" w:sz="4" w:space="4" w:color="auto" w:shadow="1"/>
          <w:bottom w:val="single" w:sz="4" w:space="1" w:color="auto" w:shadow="1"/>
          <w:right w:val="single" w:sz="4" w:space="4" w:color="auto" w:shadow="1"/>
        </w:pBdr>
        <w:ind w:right="270"/>
      </w:pPr>
      <w:commentRangeStart w:id="6"/>
      <w:r w:rsidRPr="00741136">
        <w:rPr>
          <w:u w:val="single"/>
        </w:rPr>
        <w:t>Quality Control</w:t>
      </w:r>
      <w:commentRangeEnd w:id="6"/>
      <w:r w:rsidR="00D46F6C">
        <w:rPr>
          <w:rStyle w:val="CommentReference"/>
          <w:rFonts w:asciiTheme="minorHAnsi" w:eastAsiaTheme="minorHAnsi" w:hAnsiTheme="minorHAnsi" w:cstheme="minorBidi"/>
        </w:rPr>
        <w:commentReference w:id="6"/>
      </w:r>
      <w:r>
        <w:t>: After sequencing, b</w:t>
      </w:r>
      <w:r w:rsidRPr="00D417D1">
        <w:t>ioinformatics quality control (QC) steps are necessary at multiple stages</w:t>
      </w:r>
      <w:r>
        <w:t xml:space="preserve"> in the workflow of</w:t>
      </w:r>
      <w:r w:rsidRPr="00D417D1">
        <w:t xml:space="preserve"> assembl</w:t>
      </w:r>
      <w:r>
        <w:t>ing</w:t>
      </w:r>
      <w:r w:rsidRPr="00D417D1">
        <w:t xml:space="preserve"> </w:t>
      </w:r>
      <w:r>
        <w:t xml:space="preserve">of a </w:t>
      </w:r>
      <w:r w:rsidRPr="00D417D1">
        <w:t>reference genome</w:t>
      </w:r>
      <w:r>
        <w:t>. I</w:t>
      </w:r>
      <w:r w:rsidRPr="00D417D1">
        <w:t>mmediate sources of error in sequencing data can result from sequenced DNA being contaminated with off-target DNA in the wet lab during preparation for sequencing</w:t>
      </w:r>
      <w:r>
        <w:t>,</w:t>
      </w:r>
      <w:r w:rsidRPr="00D417D1">
        <w:t xml:space="preserve"> or biases in base calls from the sequencing machine.</w:t>
      </w:r>
      <w:r w:rsidR="00741136">
        <w:t xml:space="preserve"> </w:t>
      </w:r>
      <w:r w:rsidR="000B0F0D">
        <w:t xml:space="preserve">Other sources of error may come from having too great of a proportion of </w:t>
      </w:r>
      <w:r w:rsidR="00D46F6C">
        <w:t>poor-quality</w:t>
      </w:r>
      <w:r w:rsidR="000B0F0D">
        <w:t xml:space="preserve"> reads.</w:t>
      </w:r>
    </w:p>
    <w:p w14:paraId="164B9813" w14:textId="5C07CEE6" w:rsidR="006F47E9" w:rsidRDefault="006F47E9" w:rsidP="006F47E9">
      <w:pPr>
        <w:ind w:right="270"/>
        <w:rPr>
          <w:b/>
          <w:i/>
        </w:rPr>
      </w:pPr>
    </w:p>
    <w:p w14:paraId="3299419F" w14:textId="77777777" w:rsidR="007809DC" w:rsidRDefault="007809DC" w:rsidP="006F47E9">
      <w:pPr>
        <w:ind w:right="270"/>
        <w:rPr>
          <w:b/>
          <w:i/>
        </w:rPr>
      </w:pPr>
    </w:p>
    <w:p w14:paraId="6D15DC34" w14:textId="703D4C70" w:rsidR="006F47E9" w:rsidRDefault="006F47E9" w:rsidP="00A85974">
      <w:pPr>
        <w:pStyle w:val="Heading2"/>
      </w:pPr>
      <w:r w:rsidRPr="00E05524">
        <w:t>Long-</w:t>
      </w:r>
      <w:r w:rsidR="0092079B">
        <w:t>r</w:t>
      </w:r>
      <w:r w:rsidRPr="00E05524">
        <w:t xml:space="preserve">ead </w:t>
      </w:r>
      <w:r w:rsidR="0092079B">
        <w:t>p</w:t>
      </w:r>
      <w:r w:rsidRPr="00E05524">
        <w:t>ost-</w:t>
      </w:r>
      <w:r w:rsidR="0092079B">
        <w:t>s</w:t>
      </w:r>
      <w:r w:rsidRPr="00E05524">
        <w:t>equencing</w:t>
      </w:r>
      <w:r w:rsidR="0092079B">
        <w:t xml:space="preserve"> quality</w:t>
      </w:r>
      <w:r w:rsidRPr="00E05524">
        <w:t xml:space="preserve"> </w:t>
      </w:r>
      <w:r w:rsidR="0092079B">
        <w:t>control</w:t>
      </w:r>
      <w:r>
        <w:t xml:space="preserve"> (Figure 1</w:t>
      </w:r>
      <w:r w:rsidR="00D875FB">
        <w:t>C</w:t>
      </w:r>
      <w:r>
        <w:t>)</w:t>
      </w:r>
    </w:p>
    <w:p w14:paraId="7AADA5C8" w14:textId="7D884C4E" w:rsidR="006F47E9" w:rsidRPr="00E05524" w:rsidRDefault="006F47E9" w:rsidP="006F47E9">
      <w:pPr>
        <w:ind w:right="270"/>
        <w:rPr>
          <w:i/>
        </w:rPr>
      </w:pPr>
      <w:r w:rsidRPr="00E05524">
        <w:rPr>
          <w:i/>
        </w:rPr>
        <w:t>Methods</w:t>
      </w:r>
    </w:p>
    <w:p w14:paraId="72BDE343" w14:textId="2D05026A" w:rsidR="006F47E9" w:rsidRDefault="006F47E9" w:rsidP="006F47E9">
      <w:r>
        <w:t xml:space="preserve">Sequencing data </w:t>
      </w:r>
      <w:r w:rsidRPr="00A20DFF">
        <w:t xml:space="preserve">stored in binary </w:t>
      </w:r>
      <w:r w:rsidR="000176C2">
        <w:t xml:space="preserve">bam </w:t>
      </w:r>
      <w:r w:rsidRPr="00A20DFF">
        <w:t xml:space="preserve">files were downloaded from </w:t>
      </w:r>
      <w:proofErr w:type="spellStart"/>
      <w:r w:rsidRPr="00A20DFF">
        <w:t>Bioshare</w:t>
      </w:r>
      <w:proofErr w:type="spellEnd"/>
      <w:r w:rsidRPr="00A20DFF">
        <w:t>, the UC Davis Sequencing Center’s host service. We used CCS software’s (</w:t>
      </w:r>
      <w:hyperlink r:id="rId17" w:history="1">
        <w:r w:rsidRPr="00A20DFF">
          <w:rPr>
            <w:rStyle w:val="Hyperlink"/>
          </w:rPr>
          <w:t>https://github.com/PacificBiosciences/ccs</w:t>
        </w:r>
      </w:hyperlink>
      <w:r w:rsidRPr="00A20DFF">
        <w:t>) statistical model on raw reads to generate highly accurate consensus sequences with known base quality values</w:t>
      </w:r>
      <w:r w:rsidR="000176C2">
        <w:t xml:space="preserve"> and </w:t>
      </w:r>
      <w:r w:rsidRPr="00A20DFF">
        <w:t>convert</w:t>
      </w:r>
      <w:r w:rsidR="000176C2">
        <w:t>ed binary</w:t>
      </w:r>
      <w:r w:rsidRPr="00A20DFF">
        <w:t xml:space="preserve"> data to </w:t>
      </w:r>
      <w:proofErr w:type="spellStart"/>
      <w:r w:rsidRPr="00A20DFF">
        <w:t>fastq</w:t>
      </w:r>
      <w:proofErr w:type="spellEnd"/>
      <w:r w:rsidRPr="00A20DFF">
        <w:t xml:space="preserve"> format for downstream</w:t>
      </w:r>
      <w:r>
        <w:t xml:space="preserve"> analysis</w:t>
      </w:r>
      <w:r w:rsidRPr="00D417D1">
        <w:t xml:space="preserve">. </w:t>
      </w:r>
      <w:r>
        <w:t>A base quality value assigns a score to each letter</w:t>
      </w:r>
      <w:r w:rsidR="000176C2">
        <w:t xml:space="preserve"> </w:t>
      </w:r>
      <w:r>
        <w:t xml:space="preserve">of sequencing data to denote the level of confidence in each base called by the sequencer. </w:t>
      </w:r>
      <w:r w:rsidR="000176C2">
        <w:t>Reads with quality scores over Q20, denoting an error probability of 0.01</w:t>
      </w:r>
      <w:r w:rsidR="007809DC">
        <w:t>%</w:t>
      </w:r>
      <w:r w:rsidR="000176C2">
        <w:t>, were used for subsequent assembly.</w:t>
      </w:r>
    </w:p>
    <w:p w14:paraId="64A2811C" w14:textId="43287A19" w:rsidR="00EC7D9F" w:rsidRDefault="00EC7D9F" w:rsidP="006F47E9"/>
    <w:p w14:paraId="0B9B1AA6" w14:textId="2EE1CD5A" w:rsidR="00EC7D9F" w:rsidRDefault="00EC7D9F" w:rsidP="00EC7D9F">
      <w:pPr>
        <w:ind w:right="270"/>
        <w:rPr>
          <w:i/>
        </w:rPr>
      </w:pPr>
      <w:r>
        <w:rPr>
          <w:i/>
        </w:rPr>
        <w:t>Results</w:t>
      </w:r>
    </w:p>
    <w:p w14:paraId="33F1E8BA" w14:textId="6AB62537" w:rsidR="00EC7D9F" w:rsidRPr="0092079B" w:rsidRDefault="000176C2" w:rsidP="0092079B">
      <w:pPr>
        <w:ind w:right="270"/>
        <w:rPr>
          <w:iCs/>
        </w:rPr>
      </w:pPr>
      <w:r>
        <w:rPr>
          <w:iCs/>
        </w:rPr>
        <w:t xml:space="preserve">A total of </w:t>
      </w:r>
      <w:r w:rsidR="00581917" w:rsidRPr="00581917">
        <w:rPr>
          <w:iCs/>
        </w:rPr>
        <w:t>3</w:t>
      </w:r>
      <w:r w:rsidR="00581917">
        <w:rPr>
          <w:iCs/>
        </w:rPr>
        <w:t>,</w:t>
      </w:r>
      <w:r w:rsidR="00581917" w:rsidRPr="00581917">
        <w:rPr>
          <w:iCs/>
        </w:rPr>
        <w:t>095</w:t>
      </w:r>
      <w:r w:rsidR="00581917">
        <w:rPr>
          <w:iCs/>
        </w:rPr>
        <w:t>,</w:t>
      </w:r>
      <w:r w:rsidR="00581917" w:rsidRPr="00581917">
        <w:rPr>
          <w:iCs/>
        </w:rPr>
        <w:t xml:space="preserve">133 </w:t>
      </w:r>
      <w:r>
        <w:rPr>
          <w:iCs/>
        </w:rPr>
        <w:t>male</w:t>
      </w:r>
      <w:r w:rsidR="00ED075F">
        <w:rPr>
          <w:iCs/>
        </w:rPr>
        <w:t xml:space="preserve"> reads</w:t>
      </w:r>
      <w:r>
        <w:rPr>
          <w:iCs/>
        </w:rPr>
        <w:t xml:space="preserve"> and </w:t>
      </w:r>
      <w:r w:rsidR="00D4439A" w:rsidRPr="00D4439A">
        <w:rPr>
          <w:iCs/>
        </w:rPr>
        <w:t>2</w:t>
      </w:r>
      <w:r w:rsidR="00D4439A">
        <w:rPr>
          <w:iCs/>
        </w:rPr>
        <w:t>,</w:t>
      </w:r>
      <w:r w:rsidR="00D4439A" w:rsidRPr="00D4439A">
        <w:rPr>
          <w:iCs/>
        </w:rPr>
        <w:t>741</w:t>
      </w:r>
      <w:r w:rsidR="00D4439A">
        <w:rPr>
          <w:iCs/>
        </w:rPr>
        <w:t>,</w:t>
      </w:r>
      <w:r w:rsidR="00D4439A" w:rsidRPr="00D4439A">
        <w:rPr>
          <w:iCs/>
        </w:rPr>
        <w:t>504</w:t>
      </w:r>
      <w:r w:rsidR="00D4439A">
        <w:rPr>
          <w:iCs/>
        </w:rPr>
        <w:t xml:space="preserve"> </w:t>
      </w:r>
      <w:r>
        <w:rPr>
          <w:iCs/>
        </w:rPr>
        <w:t xml:space="preserve">female reads </w:t>
      </w:r>
      <w:r w:rsidR="00ED075F">
        <w:rPr>
          <w:iCs/>
        </w:rPr>
        <w:t xml:space="preserve">representing </w:t>
      </w:r>
      <w:r w:rsidR="00A579CB" w:rsidRPr="00A579CB">
        <w:rPr>
          <w:iCs/>
        </w:rPr>
        <w:t>35</w:t>
      </w:r>
      <w:r w:rsidR="00A579CB">
        <w:rPr>
          <w:iCs/>
        </w:rPr>
        <w:t>,</w:t>
      </w:r>
      <w:r w:rsidR="00A579CB" w:rsidRPr="00A579CB">
        <w:rPr>
          <w:iCs/>
        </w:rPr>
        <w:t>841</w:t>
      </w:r>
      <w:r w:rsidR="00A579CB">
        <w:rPr>
          <w:iCs/>
        </w:rPr>
        <w:t>,</w:t>
      </w:r>
      <w:r w:rsidR="00A579CB" w:rsidRPr="00A579CB">
        <w:rPr>
          <w:iCs/>
        </w:rPr>
        <w:t>976</w:t>
      </w:r>
      <w:r w:rsidR="00A579CB">
        <w:rPr>
          <w:iCs/>
        </w:rPr>
        <w:t>,</w:t>
      </w:r>
      <w:r w:rsidR="00A579CB" w:rsidRPr="00A579CB">
        <w:rPr>
          <w:iCs/>
        </w:rPr>
        <w:t>770</w:t>
      </w:r>
      <w:r w:rsidR="00A579CB">
        <w:rPr>
          <w:iCs/>
        </w:rPr>
        <w:t xml:space="preserve"> </w:t>
      </w:r>
      <w:r w:rsidR="00ED075F">
        <w:rPr>
          <w:iCs/>
        </w:rPr>
        <w:t xml:space="preserve">and </w:t>
      </w:r>
      <w:r w:rsidR="00A579CB" w:rsidRPr="00A579CB">
        <w:rPr>
          <w:iCs/>
        </w:rPr>
        <w:t>28</w:t>
      </w:r>
      <w:r w:rsidR="00A579CB">
        <w:rPr>
          <w:iCs/>
        </w:rPr>
        <w:t>,</w:t>
      </w:r>
      <w:r w:rsidR="00A579CB" w:rsidRPr="00A579CB">
        <w:rPr>
          <w:iCs/>
        </w:rPr>
        <w:t>549</w:t>
      </w:r>
      <w:r w:rsidR="00A579CB">
        <w:rPr>
          <w:iCs/>
        </w:rPr>
        <w:t>,</w:t>
      </w:r>
      <w:r w:rsidR="00A579CB" w:rsidRPr="00A579CB">
        <w:rPr>
          <w:iCs/>
        </w:rPr>
        <w:t>585</w:t>
      </w:r>
      <w:r w:rsidR="00A579CB">
        <w:rPr>
          <w:iCs/>
        </w:rPr>
        <w:t>,</w:t>
      </w:r>
      <w:r w:rsidR="00A579CB" w:rsidRPr="00A579CB">
        <w:rPr>
          <w:iCs/>
        </w:rPr>
        <w:t>055</w:t>
      </w:r>
      <w:r w:rsidR="00A579CB">
        <w:rPr>
          <w:iCs/>
        </w:rPr>
        <w:t xml:space="preserve"> </w:t>
      </w:r>
      <w:r w:rsidR="00ED075F">
        <w:rPr>
          <w:iCs/>
        </w:rPr>
        <w:t xml:space="preserve">base pairs, respectively, </w:t>
      </w:r>
      <w:r>
        <w:rPr>
          <w:iCs/>
        </w:rPr>
        <w:t>passed quality control</w:t>
      </w:r>
      <w:r w:rsidR="00ED075F">
        <w:rPr>
          <w:iCs/>
        </w:rPr>
        <w:t xml:space="preserve"> and will be used for subsequent assembly</w:t>
      </w:r>
      <w:r w:rsidR="0092079B">
        <w:rPr>
          <w:iCs/>
        </w:rPr>
        <w:t>.</w:t>
      </w:r>
    </w:p>
    <w:p w14:paraId="35C60E14" w14:textId="3B0272AC" w:rsidR="00457C75" w:rsidRDefault="00457C75" w:rsidP="006F47E9"/>
    <w:p w14:paraId="03051395" w14:textId="77777777" w:rsidR="00457C75" w:rsidRPr="00D417D1" w:rsidRDefault="00457C75" w:rsidP="00457C75">
      <w:pPr>
        <w:ind w:right="270"/>
      </w:pPr>
    </w:p>
    <w:p w14:paraId="74CCFB44" w14:textId="3C7D5DC5" w:rsidR="00457C75" w:rsidRPr="00ED5520" w:rsidRDefault="00457C75" w:rsidP="00A85974">
      <w:pPr>
        <w:pStyle w:val="Heading2"/>
      </w:pPr>
      <w:r w:rsidRPr="00ED5520">
        <w:t>Linked-read post-sequencing quality control</w:t>
      </w:r>
      <w:r>
        <w:t xml:space="preserve"> (Figure 1</w:t>
      </w:r>
      <w:r w:rsidR="00D875FB">
        <w:t>C</w:t>
      </w:r>
      <w:r>
        <w:t>)</w:t>
      </w:r>
    </w:p>
    <w:p w14:paraId="76D059C7" w14:textId="77777777" w:rsidR="00457C75" w:rsidRPr="00ED5520" w:rsidRDefault="00457C75" w:rsidP="00457C75">
      <w:pPr>
        <w:ind w:right="270"/>
        <w:rPr>
          <w:i/>
        </w:rPr>
      </w:pPr>
      <w:r>
        <w:rPr>
          <w:i/>
        </w:rPr>
        <w:t>Methods</w:t>
      </w:r>
    </w:p>
    <w:p w14:paraId="32111BA8" w14:textId="72892593" w:rsidR="00457C75" w:rsidRDefault="00457C75" w:rsidP="00457C75">
      <w:pPr>
        <w:ind w:right="270"/>
      </w:pPr>
      <w:r>
        <w:t>T</w:t>
      </w:r>
      <w:r w:rsidRPr="00D417D1">
        <w:t xml:space="preserve">o </w:t>
      </w:r>
      <w:r w:rsidR="003F70AA">
        <w:t>quality control</w:t>
      </w:r>
      <w:r>
        <w:t xml:space="preserve"> for </w:t>
      </w:r>
      <w:r w:rsidR="002C4E60">
        <w:t>contamination and sequencing bias</w:t>
      </w:r>
      <w:r>
        <w:t xml:space="preserve"> error</w:t>
      </w:r>
      <w:r w:rsidR="002C4E60">
        <w:t>s</w:t>
      </w:r>
      <w:r>
        <w:t>, w</w:t>
      </w:r>
      <w:r w:rsidRPr="00D417D1">
        <w:t>e conducted three computational quality control steps</w:t>
      </w:r>
      <w:r>
        <w:t xml:space="preserve"> (</w:t>
      </w:r>
      <w:r w:rsidRPr="00464A52">
        <w:rPr>
          <w:rFonts w:ascii="Courier" w:hAnsi="Courier"/>
        </w:rPr>
        <w:t>kat hist</w:t>
      </w:r>
      <w:r>
        <w:t xml:space="preserve">, </w:t>
      </w:r>
      <w:r w:rsidRPr="00464A52">
        <w:rPr>
          <w:rFonts w:ascii="Courier" w:hAnsi="Courier"/>
        </w:rPr>
        <w:t xml:space="preserve">kat </w:t>
      </w:r>
      <w:proofErr w:type="spellStart"/>
      <w:r>
        <w:rPr>
          <w:rFonts w:ascii="Courier" w:hAnsi="Courier"/>
        </w:rPr>
        <w:t>gcp</w:t>
      </w:r>
      <w:proofErr w:type="spellEnd"/>
      <w:r>
        <w:t xml:space="preserve"> and </w:t>
      </w:r>
      <w:r w:rsidRPr="00464A52">
        <w:rPr>
          <w:rFonts w:ascii="Courier" w:hAnsi="Courier"/>
        </w:rPr>
        <w:t xml:space="preserve">kat </w:t>
      </w:r>
      <w:r>
        <w:rPr>
          <w:rFonts w:ascii="Courier" w:hAnsi="Courier"/>
        </w:rPr>
        <w:t>comp</w:t>
      </w:r>
      <w:r>
        <w:t xml:space="preserve">) </w:t>
      </w:r>
      <w:r w:rsidRPr="00D417D1">
        <w:t>us</w:t>
      </w:r>
      <w:r>
        <w:t>ing</w:t>
      </w:r>
      <w:r w:rsidRPr="00D417D1">
        <w:t xml:space="preserve"> the software program KAT</w:t>
      </w:r>
      <w:r w:rsidRPr="00D417D1">
        <w:fldChar w:fldCharType="begin" w:fldLock="1"/>
      </w:r>
      <w:r>
        <w:instrText>ADDIN CSL_CITATION {"citationItems":[{"id":"ITEM-1","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uris":["http://www.mendeley.com/documents/?uuid=43a8ae2e-f1ec-43c6-bfda-7c0d5b6f55ee"]}],"mendeley":{"formattedCitation":"&lt;sup&gt;8&lt;/sup&gt;","plainTextFormattedCitation":"8","previouslyFormattedCitation":"&lt;sup&gt;8&lt;/sup&gt;"},"properties":{"noteIndex":0},"schema":"https://github.com/citation-style-language/schema/raw/master/csl-citation.json"}</w:instrText>
      </w:r>
      <w:r w:rsidRPr="00D417D1">
        <w:fldChar w:fldCharType="separate"/>
      </w:r>
      <w:r w:rsidRPr="008434CB">
        <w:rPr>
          <w:noProof/>
          <w:vertAlign w:val="superscript"/>
        </w:rPr>
        <w:t>8</w:t>
      </w:r>
      <w:r w:rsidRPr="00D417D1">
        <w:fldChar w:fldCharType="end"/>
      </w:r>
      <w:r w:rsidR="003F70AA">
        <w:t>&lt;CITE&gt;</w:t>
      </w:r>
      <w:r w:rsidRPr="00D417D1">
        <w:t>.</w:t>
      </w:r>
      <w:r>
        <w:t xml:space="preserve"> Each step splits sequencing data into sub-sequences of a given length, or k-mers, (where k is equal to a specified sequence length), and plots out frequencies, or comparisons, to visually inspect the data for quality issues. </w:t>
      </w:r>
      <w:r w:rsidRPr="00D417D1">
        <w:t xml:space="preserve">All bioinformatics work was conducted on the UC Davis farm compute cluster (the farm). </w:t>
      </w:r>
    </w:p>
    <w:p w14:paraId="555ED951" w14:textId="77777777" w:rsidR="00457C75" w:rsidRDefault="00457C75" w:rsidP="00457C75">
      <w:pPr>
        <w:ind w:right="270" w:firstLine="720"/>
      </w:pPr>
    </w:p>
    <w:p w14:paraId="7E70A220" w14:textId="423DFA18" w:rsidR="00457C75" w:rsidRPr="0014278B" w:rsidRDefault="003F70AA" w:rsidP="00867C19">
      <w:pPr>
        <w:ind w:right="270"/>
      </w:pPr>
      <w:r>
        <w:t>W</w:t>
      </w:r>
      <w:r w:rsidR="007521D6">
        <w:t xml:space="preserve">e looked for signs of contamination using </w:t>
      </w:r>
      <w:r>
        <w:t xml:space="preserve">the </w:t>
      </w:r>
      <w:r w:rsidRPr="00464A52">
        <w:rPr>
          <w:rFonts w:ascii="Courier" w:hAnsi="Courier"/>
        </w:rPr>
        <w:t>kat hist</w:t>
      </w:r>
      <w:r w:rsidR="007521D6">
        <w:t xml:space="preserve"> </w:t>
      </w:r>
      <w:r>
        <w:t xml:space="preserve">and </w:t>
      </w:r>
      <w:r w:rsidRPr="00464A52">
        <w:rPr>
          <w:rFonts w:ascii="Courier" w:hAnsi="Courier"/>
        </w:rPr>
        <w:t xml:space="preserve">kat </w:t>
      </w:r>
      <w:proofErr w:type="spellStart"/>
      <w:r>
        <w:rPr>
          <w:rFonts w:ascii="Courier" w:hAnsi="Courier"/>
        </w:rPr>
        <w:t>gcp</w:t>
      </w:r>
      <w:proofErr w:type="spellEnd"/>
      <w:r>
        <w:t xml:space="preserve"> </w:t>
      </w:r>
      <w:r w:rsidR="007521D6">
        <w:t xml:space="preserve">functions </w:t>
      </w:r>
      <w:r w:rsidR="005738DD">
        <w:t xml:space="preserve">within </w:t>
      </w:r>
      <w:r w:rsidR="007521D6">
        <w:t>the software KAT&lt;CITE&gt;. First, we used</w:t>
      </w:r>
      <w:r w:rsidR="005738DD">
        <w:t xml:space="preserve"> the </w:t>
      </w:r>
      <w:r w:rsidR="007521D6" w:rsidRPr="00464A52">
        <w:rPr>
          <w:rFonts w:ascii="Courier" w:hAnsi="Courier"/>
        </w:rPr>
        <w:t>kat hist</w:t>
      </w:r>
      <w:r w:rsidR="007521D6">
        <w:t xml:space="preserve"> </w:t>
      </w:r>
      <w:r w:rsidR="005738DD">
        <w:t xml:space="preserve">function </w:t>
      </w:r>
      <w:r w:rsidR="007521D6">
        <w:t xml:space="preserve">to </w:t>
      </w:r>
      <w:r w:rsidR="005738DD">
        <w:t xml:space="preserve">check for signs of contamination by plotting a histogram of the </w:t>
      </w:r>
      <w:r w:rsidR="007521D6">
        <w:t>observe</w:t>
      </w:r>
      <w:r w:rsidR="005738DD">
        <w:t>d</w:t>
      </w:r>
      <w:r w:rsidR="007521D6">
        <w:t xml:space="preserve"> </w:t>
      </w:r>
      <w:r w:rsidR="007521D6" w:rsidRPr="00D417D1">
        <w:t>number of distinct k-mers at different frequencies for length</w:t>
      </w:r>
      <w:r w:rsidR="007521D6">
        <w:t>s</w:t>
      </w:r>
      <w:r w:rsidR="007521D6" w:rsidRPr="00D417D1">
        <w:t xml:space="preserve"> </w:t>
      </w:r>
      <w:r w:rsidR="005738DD">
        <w:t>k=</w:t>
      </w:r>
      <w:r w:rsidR="007521D6">
        <w:t xml:space="preserve">21, 31, and 41 for female and male sequencing data. </w:t>
      </w:r>
      <w:r w:rsidR="007521D6">
        <w:lastRenderedPageBreak/>
        <w:t>Uncontaminated samples are expected to have a single peak with a surplus of k-mers at a very low frequency due to sequencer errors</w:t>
      </w:r>
      <w:r w:rsidR="007521D6" w:rsidRPr="00D417D1">
        <w:t>.</w:t>
      </w:r>
      <w:r w:rsidR="005738DD">
        <w:t xml:space="preserve"> </w:t>
      </w:r>
      <w:r>
        <w:t>Second,</w:t>
      </w:r>
      <w:r w:rsidR="005738DD">
        <w:t xml:space="preserve"> we used the </w:t>
      </w:r>
      <w:r w:rsidR="005738DD" w:rsidRPr="00464A52">
        <w:rPr>
          <w:rFonts w:ascii="Courier" w:hAnsi="Courier"/>
        </w:rPr>
        <w:t xml:space="preserve">kat </w:t>
      </w:r>
      <w:proofErr w:type="spellStart"/>
      <w:r>
        <w:rPr>
          <w:rFonts w:ascii="Courier" w:hAnsi="Courier"/>
        </w:rPr>
        <w:t>gcp</w:t>
      </w:r>
      <w:proofErr w:type="spellEnd"/>
      <w:r>
        <w:t xml:space="preserve"> function</w:t>
      </w:r>
      <w:r w:rsidR="005738DD">
        <w:t xml:space="preserve"> to</w:t>
      </w:r>
      <w:r w:rsidR="00457C75">
        <w:t xml:space="preserve"> plot the proportion of the k-mer comprised of the G and C nucleotide</w:t>
      </w:r>
      <w:r w:rsidR="005738DD">
        <w:t>s</w:t>
      </w:r>
      <w:r w:rsidR="00457C75">
        <w:t xml:space="preserve"> against the frequency of the that k-mer in the sequencing data and the number of distinct k-mers for a given GC count vs. frequency. Contaminated samples are expected to have a non-normal distribution. For example, samples contaminated with bacteria will have more k-mers with GC counts above 50%.</w:t>
      </w:r>
      <w:r w:rsidR="00457C75" w:rsidRPr="00D417D1">
        <w:t xml:space="preserve"> </w:t>
      </w:r>
      <w:r w:rsidR="00457C75">
        <w:t xml:space="preserve">We plotted </w:t>
      </w:r>
      <w:r w:rsidR="00457C75" w:rsidRPr="00D417D1">
        <w:t xml:space="preserve">GC counts against the frequency of k-mers of length </w:t>
      </w:r>
      <w:r w:rsidR="005738DD">
        <w:t>k=</w:t>
      </w:r>
      <w:r w:rsidR="00867C19">
        <w:t xml:space="preserve">21, 31, and 41 for the female and </w:t>
      </w:r>
      <w:r>
        <w:t>male</w:t>
      </w:r>
      <w:r w:rsidR="00867C19">
        <w:t xml:space="preserve"> sequencing data.</w:t>
      </w:r>
      <w:r w:rsidR="00457C75">
        <w:t xml:space="preserve"> </w:t>
      </w:r>
    </w:p>
    <w:p w14:paraId="42089C29" w14:textId="77777777" w:rsidR="00457C75" w:rsidRDefault="00457C75" w:rsidP="00457C75">
      <w:pPr>
        <w:ind w:right="270"/>
      </w:pPr>
    </w:p>
    <w:p w14:paraId="24B2C36C" w14:textId="648181BE" w:rsidR="005738DD" w:rsidRPr="00D96AC9" w:rsidRDefault="005738DD" w:rsidP="005738DD">
      <w:pPr>
        <w:ind w:right="270"/>
      </w:pPr>
      <w:r>
        <w:rPr>
          <w:iCs/>
        </w:rPr>
        <w:t>Lastly</w:t>
      </w:r>
      <w:r w:rsidR="0014278B">
        <w:rPr>
          <w:iCs/>
        </w:rPr>
        <w:t>,</w:t>
      </w:r>
      <w:r>
        <w:rPr>
          <w:iCs/>
        </w:rPr>
        <w:t xml:space="preserve"> we evaluated the data for sequencing bias between the forward (R1) and reverse (R2) files.</w:t>
      </w:r>
      <w:r w:rsidR="00457C75">
        <w:t xml:space="preserve"> </w:t>
      </w:r>
      <w:r>
        <w:t xml:space="preserve">We used the </w:t>
      </w:r>
      <w:r w:rsidRPr="00464A52">
        <w:rPr>
          <w:rFonts w:ascii="Courier" w:hAnsi="Courier"/>
        </w:rPr>
        <w:t xml:space="preserve">kat </w:t>
      </w:r>
      <w:r>
        <w:rPr>
          <w:rFonts w:ascii="Courier" w:hAnsi="Courier"/>
        </w:rPr>
        <w:t>comp</w:t>
      </w:r>
      <w:r>
        <w:t xml:space="preserve"> function to </w:t>
      </w:r>
      <w:r w:rsidR="00457C75">
        <w:t>plot the frequency of a given k-mer in each of the paired-end sequence data files. Sequencing bias in either of the two files would result in an irregular pattern in the number of distinct k-mers. W</w:t>
      </w:r>
      <w:r w:rsidR="00457C75" w:rsidRPr="00D417D1">
        <w:t>e plotted the number of distinct k-mers at different frequencies for the R1 and R2 files against one another</w:t>
      </w:r>
      <w:r w:rsidR="00457C75">
        <w:t xml:space="preserve"> </w:t>
      </w:r>
      <w:r w:rsidR="00457C75" w:rsidRPr="00D417D1">
        <w:t xml:space="preserve">for k-mers of length </w:t>
      </w:r>
      <w:r>
        <w:t>k=</w:t>
      </w:r>
      <w:r w:rsidR="00867C19">
        <w:t>21, 31, and 41 for the female and male sequencing data</w:t>
      </w:r>
      <w:r w:rsidRPr="00D417D1">
        <w:t xml:space="preserve"> </w:t>
      </w:r>
    </w:p>
    <w:p w14:paraId="0582675C" w14:textId="77777777" w:rsidR="003F70AA" w:rsidRDefault="003F70AA" w:rsidP="003F70AA">
      <w:pPr>
        <w:ind w:right="270"/>
        <w:rPr>
          <w:i/>
        </w:rPr>
      </w:pPr>
    </w:p>
    <w:p w14:paraId="71EDBEE3" w14:textId="2B23550C" w:rsidR="003F70AA" w:rsidRDefault="003F70AA" w:rsidP="003F70AA">
      <w:pPr>
        <w:ind w:right="270"/>
        <w:rPr>
          <w:i/>
        </w:rPr>
      </w:pPr>
      <w:r>
        <w:rPr>
          <w:i/>
        </w:rPr>
        <w:t>Results</w:t>
      </w:r>
    </w:p>
    <w:p w14:paraId="580FA42B" w14:textId="2ADEBE87" w:rsidR="003F70AA" w:rsidRPr="00D96AC9" w:rsidRDefault="003F70AA" w:rsidP="003F70AA">
      <w:pPr>
        <w:ind w:right="270"/>
      </w:pPr>
      <w:r>
        <w:t xml:space="preserve">We saw clear peaks in the histograms for each sample and at each value of k (Figure 3). </w:t>
      </w:r>
      <w:r w:rsidRPr="00D417D1">
        <w:t xml:space="preserve">All GC count frequency plots show a </w:t>
      </w:r>
      <w:r>
        <w:t>normal distribution</w:t>
      </w:r>
      <w:r w:rsidRPr="00D417D1">
        <w:t xml:space="preserve"> of distinct k-mers</w:t>
      </w:r>
      <w:r>
        <w:t xml:space="preserve"> (Figure 4). Additionally, t</w:t>
      </w:r>
      <w:r w:rsidRPr="00D417D1">
        <w:t xml:space="preserve">he number of distinct k-mers does not appear to be </w:t>
      </w:r>
      <w:r>
        <w:t xml:space="preserve">heavily </w:t>
      </w:r>
      <w:r w:rsidRPr="00D417D1">
        <w:t xml:space="preserve">skewed </w:t>
      </w:r>
      <w:r>
        <w:t xml:space="preserve">in the male or female sequencing </w:t>
      </w:r>
      <w:r w:rsidRPr="00D417D1">
        <w:t xml:space="preserve">(Figure </w:t>
      </w:r>
      <w:r>
        <w:t>5</w:t>
      </w:r>
      <w:r w:rsidRPr="00D417D1">
        <w:t xml:space="preserve">). </w:t>
      </w:r>
      <w:r>
        <w:t>These data together indicate no observable signs of bacterial or organelle contamination or major sources of sequencing bias in our sequencing data.</w:t>
      </w:r>
    </w:p>
    <w:p w14:paraId="66309C6C" w14:textId="77777777" w:rsidR="003F70AA" w:rsidRDefault="003F70AA" w:rsidP="00867C19">
      <w:pPr>
        <w:ind w:right="270"/>
      </w:pPr>
    </w:p>
    <w:p w14:paraId="035F8A7D" w14:textId="77777777" w:rsidR="00457C75" w:rsidRDefault="00457C75" w:rsidP="006F47E9"/>
    <w:p w14:paraId="230E25BB" w14:textId="3C0374A8" w:rsidR="00457C75" w:rsidRPr="00E05524" w:rsidRDefault="00457C75" w:rsidP="00A85974">
      <w:pPr>
        <w:pStyle w:val="Heading2"/>
      </w:pPr>
      <w:r w:rsidRPr="00E05524">
        <w:t xml:space="preserve">Hi-C </w:t>
      </w:r>
      <w:r w:rsidR="00EE3EC3">
        <w:t>c</w:t>
      </w:r>
      <w:r w:rsidRPr="00E05524">
        <w:t xml:space="preserve">hromatin </w:t>
      </w:r>
      <w:r w:rsidR="00EE3EC3">
        <w:t>c</w:t>
      </w:r>
      <w:r w:rsidRPr="00E05524">
        <w:t xml:space="preserve">onformation </w:t>
      </w:r>
      <w:r w:rsidR="00EE3EC3">
        <w:t>c</w:t>
      </w:r>
      <w:r w:rsidRPr="00E05524">
        <w:t>apture</w:t>
      </w:r>
      <w:r>
        <w:t xml:space="preserve"> </w:t>
      </w:r>
      <w:r w:rsidR="00ED075F" w:rsidRPr="00ED5520">
        <w:t>post-sequencing quality control</w:t>
      </w:r>
      <w:r w:rsidR="00ED075F">
        <w:t xml:space="preserve"> </w:t>
      </w:r>
      <w:r>
        <w:t>(Figure 1C)</w:t>
      </w:r>
    </w:p>
    <w:p w14:paraId="70CA34D2" w14:textId="77777777" w:rsidR="00457C75" w:rsidRPr="00E05524" w:rsidRDefault="00457C75" w:rsidP="00457C75">
      <w:pPr>
        <w:ind w:right="270"/>
        <w:rPr>
          <w:i/>
        </w:rPr>
      </w:pPr>
      <w:r w:rsidRPr="00E05524">
        <w:rPr>
          <w:i/>
        </w:rPr>
        <w:t>Methods</w:t>
      </w:r>
    </w:p>
    <w:p w14:paraId="7E57F4FF" w14:textId="33694909" w:rsidR="004E0DAE" w:rsidRDefault="004E0DAE" w:rsidP="00457C75">
      <w:pPr>
        <w:ind w:right="270"/>
      </w:pPr>
      <w:r>
        <w:t>In order to assess if our sequencing data would be useful in linking scaffolds. We looked at a percentage of high-quality reads (</w:t>
      </w:r>
      <w:r w:rsidRPr="00D417D1">
        <w:t>minimum mapping quality of greater than or equal to 20, a maximum edit distance of less than or equal to 5</w:t>
      </w:r>
      <w:r>
        <w:t>, and</w:t>
      </w:r>
      <w:r w:rsidRPr="00D417D1">
        <w:t xml:space="preserve"> </w:t>
      </w:r>
      <w:r>
        <w:t>no duplications) that mapped to our draft assembly created from the next step. We also observed the number of reads which aligned to each contig (&gt;600 desired) and the number of reads that are sufficiently far apart (1-15% expected).</w:t>
      </w:r>
    </w:p>
    <w:p w14:paraId="3771DD31" w14:textId="6923AF91" w:rsidR="00457C75" w:rsidRDefault="00457C75" w:rsidP="004E0DAE">
      <w:pPr>
        <w:ind w:right="270"/>
      </w:pPr>
      <w:r>
        <w:t xml:space="preserve"> </w:t>
      </w:r>
    </w:p>
    <w:p w14:paraId="263F83B5" w14:textId="67A466E0" w:rsidR="00457C75" w:rsidRPr="00E05524" w:rsidRDefault="00867C19" w:rsidP="00457C75">
      <w:pPr>
        <w:ind w:right="270"/>
        <w:rPr>
          <w:i/>
        </w:rPr>
      </w:pPr>
      <w:r>
        <w:rPr>
          <w:i/>
        </w:rPr>
        <w:t>Results</w:t>
      </w:r>
    </w:p>
    <w:p w14:paraId="6DAC8799" w14:textId="3FC71822" w:rsidR="00457C75" w:rsidRDefault="00867C19" w:rsidP="00457C75">
      <w:pPr>
        <w:ind w:right="270"/>
      </w:pPr>
      <w:r>
        <w:t>Sequencing data</w:t>
      </w:r>
      <w:r w:rsidR="00457C75" w:rsidRPr="00D417D1">
        <w:t xml:space="preserve"> reports from Phase Genomics indicate a successful library prep and sequencing</w:t>
      </w:r>
      <w:r>
        <w:t xml:space="preserve"> (Supplemental </w:t>
      </w:r>
      <w:r w:rsidR="006D5D27">
        <w:t>Data</w:t>
      </w:r>
      <w:r>
        <w:t xml:space="preserve"> </w:t>
      </w:r>
      <w:r w:rsidR="006D5D27">
        <w:t>4</w:t>
      </w:r>
      <w:r>
        <w:t>)</w:t>
      </w:r>
      <w:r w:rsidR="00457C75" w:rsidRPr="00D417D1">
        <w:t>. A total of 56.38%</w:t>
      </w:r>
      <w:r w:rsidR="004E0DAE">
        <w:t xml:space="preserve"> of reads were considered </w:t>
      </w:r>
      <w:r w:rsidR="00457C75" w:rsidRPr="00D417D1">
        <w:t>high quality. The data contained an average of 2,966.33 read pairs per contig greater than 5kb</w:t>
      </w:r>
      <w:r w:rsidR="003E196B">
        <w:t xml:space="preserve"> and 18.78% of the read pairs mapped to greater than 10 kil</w:t>
      </w:r>
      <w:r w:rsidR="00B65A33">
        <w:t>o</w:t>
      </w:r>
      <w:r w:rsidR="003E196B">
        <w:t>bases apart</w:t>
      </w:r>
      <w:r w:rsidR="00457C75" w:rsidRPr="00D417D1">
        <w:t>.</w:t>
      </w:r>
      <w:r w:rsidR="00457C75">
        <w:t xml:space="preserve"> These data appear normal and indicate they will be useful in creating a more contiguous assembly.</w:t>
      </w:r>
    </w:p>
    <w:p w14:paraId="23E4FEC2" w14:textId="77777777" w:rsidR="00457C75" w:rsidRDefault="00457C75" w:rsidP="006F47E9"/>
    <w:p w14:paraId="4B7AE63E" w14:textId="77777777" w:rsidR="00457C75" w:rsidRPr="00D417D1" w:rsidRDefault="00457C75" w:rsidP="00457C75">
      <w:pPr>
        <w:ind w:right="270"/>
      </w:pPr>
    </w:p>
    <w:p w14:paraId="018B102E" w14:textId="02C91B92" w:rsidR="006F47E9" w:rsidRPr="00E05524" w:rsidRDefault="00867C19" w:rsidP="00A85974">
      <w:pPr>
        <w:pStyle w:val="Heading2"/>
      </w:pPr>
      <w:r>
        <w:t>Genome</w:t>
      </w:r>
      <w:r w:rsidR="006F47E9" w:rsidRPr="00E05524">
        <w:t xml:space="preserve"> </w:t>
      </w:r>
      <w:r w:rsidR="00EE3EC3">
        <w:t>a</w:t>
      </w:r>
      <w:r w:rsidR="006F47E9" w:rsidRPr="00E05524">
        <w:t>ssembly</w:t>
      </w:r>
      <w:r w:rsidR="006F47E9">
        <w:t xml:space="preserve"> (Figure 1D</w:t>
      </w:r>
      <w:r>
        <w:t>-</w:t>
      </w:r>
      <w:r w:rsidR="00EE3EC3">
        <w:t>H</w:t>
      </w:r>
      <w:r w:rsidR="006F47E9">
        <w:t>)</w:t>
      </w:r>
    </w:p>
    <w:p w14:paraId="4EF864E4" w14:textId="10FA6683" w:rsidR="006F47E9" w:rsidRDefault="006F47E9" w:rsidP="006F47E9">
      <w:pPr>
        <w:ind w:right="270"/>
        <w:rPr>
          <w:i/>
        </w:rPr>
      </w:pPr>
      <w:r>
        <w:rPr>
          <w:i/>
        </w:rPr>
        <w:t xml:space="preserve">Methods </w:t>
      </w:r>
    </w:p>
    <w:p w14:paraId="4429CB29" w14:textId="7A74DE0B" w:rsidR="0070701F" w:rsidRDefault="0070701F" w:rsidP="006F47E9">
      <w:pPr>
        <w:ind w:right="270"/>
      </w:pPr>
      <w:r>
        <w:t>Step 1: Use long-read sequencing data to create Draft Assembly A</w:t>
      </w:r>
    </w:p>
    <w:p w14:paraId="7D25CCEB" w14:textId="31DDD751" w:rsidR="0070701F" w:rsidRDefault="00237860" w:rsidP="006F47E9">
      <w:pPr>
        <w:ind w:right="270"/>
      </w:pPr>
      <w:r>
        <w:t>To begin, we</w:t>
      </w:r>
      <w:r w:rsidR="006D5D27">
        <w:t xml:space="preserve"> </w:t>
      </w:r>
      <w:r w:rsidR="00927DF1">
        <w:t xml:space="preserve">generated two phased assemblies, one for each sex, </w:t>
      </w:r>
      <w:r w:rsidR="006D5D27">
        <w:t>by</w:t>
      </w:r>
      <w:r w:rsidR="00927DF1">
        <w:t xml:space="preserve"> </w:t>
      </w:r>
      <w:r w:rsidR="006D5D27">
        <w:t>inputting</w:t>
      </w:r>
      <w:r w:rsidR="00927DF1">
        <w:t xml:space="preserve"> the long-read sequencing data into the Improved Phased Assembly tool (IPA)</w:t>
      </w:r>
      <w:r w:rsidR="006D5D27">
        <w:t>&lt;CITE&gt;</w:t>
      </w:r>
      <w:r w:rsidR="00927DF1">
        <w:t xml:space="preserve">. The assembly </w:t>
      </w:r>
      <w:r w:rsidR="00927DF1">
        <w:lastRenderedPageBreak/>
        <w:t>product was polished</w:t>
      </w:r>
      <w:r w:rsidR="006D5D27">
        <w:t xml:space="preserve"> of errors</w:t>
      </w:r>
      <w:r w:rsidR="00927DF1">
        <w:t xml:space="preserve">, purged of duplicate </w:t>
      </w:r>
      <w:proofErr w:type="spellStart"/>
      <w:r w:rsidR="00927DF1">
        <w:t>haplotigs</w:t>
      </w:r>
      <w:proofErr w:type="spellEnd"/>
      <w:r w:rsidR="00927DF1">
        <w:t>, and phased into primary and alternative assembly files.</w:t>
      </w:r>
      <w:r w:rsidR="006D5D27">
        <w:t xml:space="preserve"> The primary assembly file contains a contiguous haploid assembly, while the alternate assembly file contains the alternate haplotype of the diploid delta smelt.</w:t>
      </w:r>
      <w:r w:rsidR="00927DF1">
        <w:t xml:space="preserve"> </w:t>
      </w:r>
    </w:p>
    <w:p w14:paraId="269A12A6" w14:textId="77777777" w:rsidR="0070701F" w:rsidRDefault="0070701F" w:rsidP="006F47E9">
      <w:pPr>
        <w:ind w:right="270"/>
      </w:pPr>
    </w:p>
    <w:p w14:paraId="7F87BDD6" w14:textId="42A0E77F" w:rsidR="0070701F" w:rsidRDefault="0070701F" w:rsidP="006F47E9">
      <w:pPr>
        <w:ind w:right="270"/>
      </w:pPr>
      <w:r>
        <w:t>Step 2: Incorporate linked-reads into Draft Assembly A to produce Draft Assembly B</w:t>
      </w:r>
    </w:p>
    <w:p w14:paraId="08D6C878" w14:textId="0A071F36" w:rsidR="0070701F" w:rsidRDefault="00927DF1" w:rsidP="006F47E9">
      <w:pPr>
        <w:ind w:right="270"/>
      </w:pPr>
      <w:r>
        <w:t xml:space="preserve">After creating the initial draft assembly, we incorporated </w:t>
      </w:r>
      <w:r w:rsidR="00CC0A40">
        <w:t xml:space="preserve">the </w:t>
      </w:r>
      <w:r>
        <w:t xml:space="preserve">linked-read </w:t>
      </w:r>
      <w:r w:rsidR="0070701F">
        <w:t xml:space="preserve">data </w:t>
      </w:r>
      <w:r>
        <w:t xml:space="preserve">to </w:t>
      </w:r>
      <w:r w:rsidR="006D5D27">
        <w:t xml:space="preserve">first break the assembly at locations that were incorrectly joined, then to </w:t>
      </w:r>
      <w:r>
        <w:t xml:space="preserve">scaffold the assembly into larger, more contiguous chunks using the software scaff10x &lt;CITE&gt;. </w:t>
      </w:r>
    </w:p>
    <w:p w14:paraId="3D4C2148" w14:textId="2CA595C2" w:rsidR="0070701F" w:rsidRDefault="0070701F" w:rsidP="006F47E9">
      <w:pPr>
        <w:ind w:right="270"/>
      </w:pPr>
    </w:p>
    <w:p w14:paraId="676EFBB5" w14:textId="0DFEFB8A" w:rsidR="0070701F" w:rsidRDefault="0070701F" w:rsidP="006F47E9">
      <w:pPr>
        <w:ind w:right="270"/>
      </w:pPr>
      <w:r>
        <w:t>Step 3: Incorporate hi-c data into Draft Assembly B to produce Draft Assembly C</w:t>
      </w:r>
    </w:p>
    <w:p w14:paraId="3360C633" w14:textId="6642389F" w:rsidR="001846C6" w:rsidRDefault="00A20406" w:rsidP="006F47E9">
      <w:pPr>
        <w:ind w:right="270"/>
      </w:pPr>
      <w:r>
        <w:t xml:space="preserve">In order to use long distance information, we indexed the assembly </w:t>
      </w:r>
      <w:r w:rsidR="00DB42D9">
        <w:t>produced in</w:t>
      </w:r>
      <w:r>
        <w:t xml:space="preserve"> the scaff10x step and mapped hi-c reads to the draft assembly</w:t>
      </w:r>
      <w:r w:rsidR="00DB42D9">
        <w:t xml:space="preserve"> using bwa&lt;CITE&gt; and </w:t>
      </w:r>
      <w:proofErr w:type="spellStart"/>
      <w:r w:rsidR="00DB42D9">
        <w:t>samtools</w:t>
      </w:r>
      <w:proofErr w:type="spellEnd"/>
      <w:r w:rsidR="00DB42D9">
        <w:t>&lt;CITE&gt;</w:t>
      </w:r>
      <w:r>
        <w:t xml:space="preserve">. </w:t>
      </w:r>
      <w:r w:rsidR="00DF4329">
        <w:t xml:space="preserve">We used the </w:t>
      </w:r>
      <w:r w:rsidR="0070701F">
        <w:t>A</w:t>
      </w:r>
      <w:r w:rsidR="00DF4329">
        <w:t xml:space="preserve">rima </w:t>
      </w:r>
      <w:r w:rsidR="0070701F">
        <w:t>M</w:t>
      </w:r>
      <w:r w:rsidR="00DF4329">
        <w:t xml:space="preserve">apping pipeline </w:t>
      </w:r>
      <w:proofErr w:type="spellStart"/>
      <w:r w:rsidR="00DF4329">
        <w:t>perl</w:t>
      </w:r>
      <w:proofErr w:type="spellEnd"/>
      <w:r w:rsidR="00DF4329">
        <w:t xml:space="preserve"> scripts&lt;CITE&gt; to pair reads, and quality filter the 5’ end and for mapping quality. </w:t>
      </w:r>
      <w:r w:rsidR="006202C1">
        <w:t xml:space="preserve">Next, </w:t>
      </w:r>
      <w:r w:rsidR="00DB42D9">
        <w:t>we</w:t>
      </w:r>
      <w:r>
        <w:t xml:space="preserve"> added read </w:t>
      </w:r>
      <w:r w:rsidRPr="00DF4329">
        <w:t>group information, marked duplicated reads, and sorted the mapped read files</w:t>
      </w:r>
      <w:r w:rsidR="00DB42D9" w:rsidRPr="00DF4329">
        <w:t xml:space="preserve"> with </w:t>
      </w:r>
      <w:proofErr w:type="spellStart"/>
      <w:r w:rsidR="00DB42D9" w:rsidRPr="00DF4329">
        <w:t>picard</w:t>
      </w:r>
      <w:proofErr w:type="spellEnd"/>
      <w:r w:rsidR="00DB42D9" w:rsidRPr="00DF4329">
        <w:t>&lt;CITE&gt;</w:t>
      </w:r>
      <w:r w:rsidRPr="00DF4329">
        <w:t xml:space="preserve">. </w:t>
      </w:r>
      <w:r w:rsidR="00DF4329">
        <w:t>These</w:t>
      </w:r>
      <w:r w:rsidRPr="00DF4329">
        <w:t xml:space="preserve"> data </w:t>
      </w:r>
      <w:r w:rsidR="00DF4329">
        <w:t xml:space="preserve">were </w:t>
      </w:r>
      <w:r w:rsidR="008E544E">
        <w:t xml:space="preserve">then </w:t>
      </w:r>
      <w:r w:rsidR="00DF4329">
        <w:t xml:space="preserve">converted </w:t>
      </w:r>
      <w:r w:rsidRPr="00DF4329">
        <w:t>into</w:t>
      </w:r>
      <w:r w:rsidR="00DF4329">
        <w:t xml:space="preserve"> mapped</w:t>
      </w:r>
      <w:r w:rsidRPr="00DF4329">
        <w:t xml:space="preserve"> bed files </w:t>
      </w:r>
      <w:r w:rsidR="00DF4329" w:rsidRPr="00DF4329">
        <w:t xml:space="preserve">using </w:t>
      </w:r>
      <w:proofErr w:type="spellStart"/>
      <w:r w:rsidR="00DF4329" w:rsidRPr="00DF4329">
        <w:t>bedtools</w:t>
      </w:r>
      <w:proofErr w:type="spellEnd"/>
      <w:r w:rsidR="00DF4329" w:rsidRPr="00DF4329">
        <w:t xml:space="preserve">&lt;CITE&gt;. </w:t>
      </w:r>
      <w:r w:rsidR="00DF4329">
        <w:t xml:space="preserve">We then used the mapped bed files, scaffolded assembly and the initial alternative assembly as input </w:t>
      </w:r>
      <w:r w:rsidR="0015704C">
        <w:t xml:space="preserve">to </w:t>
      </w:r>
      <w:r w:rsidR="0070701F">
        <w:t xml:space="preserve">close gaps and </w:t>
      </w:r>
      <w:r w:rsidR="0015704C">
        <w:t>further scaffold the assembly using the</w:t>
      </w:r>
      <w:r w:rsidR="00DF4329">
        <w:t xml:space="preserve"> SALSA2 pipeline&lt;CITE&gt; </w:t>
      </w:r>
      <w:r w:rsidR="008E544E">
        <w:t xml:space="preserve">with </w:t>
      </w:r>
      <w:r w:rsidR="0015704C">
        <w:t>non-default parameters:</w:t>
      </w:r>
      <w:r w:rsidR="00DF4329">
        <w:t xml:space="preserve"> </w:t>
      </w:r>
      <w:r w:rsidR="00DF4329">
        <w:rPr>
          <w:rFonts w:ascii="Courier" w:hAnsi="Courier"/>
        </w:rPr>
        <w:t>-</w:t>
      </w:r>
      <w:proofErr w:type="spellStart"/>
      <w:r w:rsidR="00DF4329">
        <w:rPr>
          <w:rFonts w:ascii="Courier" w:hAnsi="Courier"/>
        </w:rPr>
        <w:t>i</w:t>
      </w:r>
      <w:proofErr w:type="spellEnd"/>
      <w:r w:rsidR="00DF4329">
        <w:rPr>
          <w:rFonts w:ascii="Courier" w:hAnsi="Courier"/>
        </w:rPr>
        <w:t xml:space="preserve"> 5 -x GATC -m yes</w:t>
      </w:r>
      <w:r w:rsidR="0015704C">
        <w:t xml:space="preserve">. </w:t>
      </w:r>
      <w:r w:rsidRPr="00DF4329">
        <w:t>SALSA2 uses the frequency</w:t>
      </w:r>
      <w:r>
        <w:t xml:space="preserve"> of how often reads pair</w:t>
      </w:r>
      <w:r w:rsidR="001846C6">
        <w:t xml:space="preserve"> (or are sequenced)</w:t>
      </w:r>
      <w:r>
        <w:t xml:space="preserve"> together to determine how close </w:t>
      </w:r>
      <w:r w:rsidR="006202C1">
        <w:t xml:space="preserve">any two </w:t>
      </w:r>
      <w:r>
        <w:t>locations in the genome are to one another</w:t>
      </w:r>
      <w:r w:rsidR="001846C6">
        <w:t>, it finds the locations of the paired reads in the draft genome and links the two locations to close gaps and produce a more contiguous assembly.</w:t>
      </w:r>
    </w:p>
    <w:p w14:paraId="7F6F6D19" w14:textId="70B946F9" w:rsidR="0070701F" w:rsidRDefault="0070701F" w:rsidP="006F47E9">
      <w:pPr>
        <w:ind w:right="270"/>
      </w:pPr>
    </w:p>
    <w:p w14:paraId="0EE4B812" w14:textId="1B5B53F0" w:rsidR="0070701F" w:rsidRDefault="0070701F" w:rsidP="006F47E9">
      <w:pPr>
        <w:ind w:right="270"/>
      </w:pPr>
      <w:r>
        <w:t>Step 4: Use linkage map with Draft Assembly C to produce Final Assembly</w:t>
      </w:r>
    </w:p>
    <w:p w14:paraId="3BE1766A" w14:textId="105DF43C" w:rsidR="008E544E" w:rsidRDefault="00A20406" w:rsidP="006F47E9">
      <w:pPr>
        <w:ind w:right="270"/>
      </w:pPr>
      <w:r>
        <w:t xml:space="preserve">Finally, we anchored our assembly into chromosomes by using a </w:t>
      </w:r>
      <w:r w:rsidR="009D62D5">
        <w:t xml:space="preserve">genetic </w:t>
      </w:r>
      <w:r>
        <w:t>linkage map produced in Lew et al (</w:t>
      </w:r>
      <w:proofErr w:type="gramStart"/>
      <w:r>
        <w:t>2015)&lt;</w:t>
      </w:r>
      <w:proofErr w:type="gramEnd"/>
      <w:r>
        <w:t>CITE&gt;</w:t>
      </w:r>
      <w:r w:rsidR="009D62D5">
        <w:t xml:space="preserve"> with the output from the hi-c assembly step</w:t>
      </w:r>
      <w:r w:rsidR="008E544E">
        <w:t xml:space="preserve"> and the software </w:t>
      </w:r>
      <w:proofErr w:type="spellStart"/>
      <w:r w:rsidR="008E544E">
        <w:t>chromonomer</w:t>
      </w:r>
      <w:proofErr w:type="spellEnd"/>
      <w:r w:rsidR="008E544E">
        <w:t>&lt;CITE&gt;</w:t>
      </w:r>
      <w:r w:rsidR="009D62D5">
        <w:t>.</w:t>
      </w:r>
    </w:p>
    <w:p w14:paraId="5688CAF9" w14:textId="58DF9B21" w:rsidR="009D62D5" w:rsidRDefault="009D62D5" w:rsidP="006F47E9">
      <w:pPr>
        <w:ind w:right="270"/>
      </w:pPr>
    </w:p>
    <w:p w14:paraId="154F37AD" w14:textId="7555560E" w:rsidR="009D62D5" w:rsidRDefault="009D62D5" w:rsidP="006F47E9">
      <w:pPr>
        <w:ind w:right="270"/>
      </w:pPr>
      <w:r>
        <w:t>We used a combination of software and metrics to evaluate each draft assembly a</w:t>
      </w:r>
      <w:r w:rsidR="0015704C">
        <w:t>fter</w:t>
      </w:r>
      <w:r>
        <w:t xml:space="preserve"> every step of the assembly process (Table 4). The assembly length should be as close to the estimated genome size as possible. The N50 metric </w:t>
      </w:r>
      <w:r w:rsidR="008673C5">
        <w:t>is</w:t>
      </w:r>
      <w:r>
        <w:t xml:space="preserve"> the length of the scaffold </w:t>
      </w:r>
      <w:r w:rsidR="008673C5">
        <w:t>where half of the assembly is held in scaffolds of that size or larger. The L50 metric tells the number of scaffolds that contain half of the assembly</w:t>
      </w:r>
      <w:r w:rsidR="00D46F6C">
        <w:t xml:space="preserve"> (Box 4)</w:t>
      </w:r>
      <w:r w:rsidR="008673C5">
        <w:t xml:space="preserve">. BUSCO scores were used to evaluate the completeness of each assembly as expected from a core set of highly conserved </w:t>
      </w:r>
      <w:r w:rsidR="00DE273D">
        <w:t xml:space="preserve">single copy </w:t>
      </w:r>
      <w:r w:rsidR="008673C5">
        <w:t>genes in the Actinopterygii lineage.</w:t>
      </w:r>
    </w:p>
    <w:p w14:paraId="0296C7D5" w14:textId="329C7D09" w:rsidR="006F47E9" w:rsidRDefault="006F47E9" w:rsidP="006F47E9">
      <w:pPr>
        <w:ind w:right="270"/>
        <w:rPr>
          <w:color w:val="FF0000"/>
        </w:rPr>
      </w:pPr>
    </w:p>
    <w:p w14:paraId="1249177A" w14:textId="53D962F5" w:rsidR="00867C19" w:rsidRDefault="00867C19" w:rsidP="00867C19">
      <w:pPr>
        <w:ind w:right="270"/>
        <w:rPr>
          <w:i/>
        </w:rPr>
      </w:pPr>
      <w:r>
        <w:rPr>
          <w:i/>
        </w:rPr>
        <w:t>Results</w:t>
      </w:r>
    </w:p>
    <w:p w14:paraId="48A46166" w14:textId="343A60FE" w:rsidR="00AB4990" w:rsidRDefault="008673C5" w:rsidP="00AB4990">
      <w:pPr>
        <w:ind w:right="270"/>
      </w:pPr>
      <w:r>
        <w:t xml:space="preserve">In each step the assembly length and N50 sizably increased and the L50 </w:t>
      </w:r>
      <w:r w:rsidR="0015704C">
        <w:t>dropped precipitously</w:t>
      </w:r>
      <w:r>
        <w:t xml:space="preserve">. </w:t>
      </w:r>
      <w:r w:rsidR="005333C0">
        <w:t>The final</w:t>
      </w:r>
      <w:r w:rsidR="00AB4990">
        <w:t xml:space="preserve"> metrics for the</w:t>
      </w:r>
      <w:r w:rsidR="005333C0">
        <w:t xml:space="preserve"> male</w:t>
      </w:r>
      <w:r w:rsidR="00AB4990">
        <w:t xml:space="preserve"> genome assembly were an</w:t>
      </w:r>
      <w:r w:rsidR="005333C0">
        <w:t xml:space="preserve"> N50 </w:t>
      </w:r>
      <w:r w:rsidR="00AB4990">
        <w:t xml:space="preserve">of </w:t>
      </w:r>
      <w:r w:rsidR="005333C0" w:rsidRPr="008673C5">
        <w:t>12</w:t>
      </w:r>
      <w:r w:rsidR="005333C0">
        <w:t>,</w:t>
      </w:r>
      <w:r w:rsidR="005333C0" w:rsidRPr="008673C5">
        <w:t>200</w:t>
      </w:r>
      <w:r w:rsidR="005333C0">
        <w:t>,</w:t>
      </w:r>
      <w:r w:rsidR="005333C0" w:rsidRPr="008673C5">
        <w:t>365</w:t>
      </w:r>
      <w:r w:rsidR="00AB4990">
        <w:t xml:space="preserve"> bp, an </w:t>
      </w:r>
      <w:r w:rsidR="005333C0">
        <w:t xml:space="preserve">L50 </w:t>
      </w:r>
      <w:r w:rsidR="00AB4990">
        <w:t xml:space="preserve">=15, a total assembly length of </w:t>
      </w:r>
      <w:r w:rsidR="00AB4990" w:rsidRPr="005333C0">
        <w:t>472</w:t>
      </w:r>
      <w:r w:rsidR="00AB4990">
        <w:t>,</w:t>
      </w:r>
      <w:r w:rsidR="00AB4990" w:rsidRPr="005333C0">
        <w:t>157</w:t>
      </w:r>
      <w:r w:rsidR="00AB4990">
        <w:t>,</w:t>
      </w:r>
      <w:r w:rsidR="00AB4990" w:rsidRPr="005333C0">
        <w:t>411</w:t>
      </w:r>
      <w:r w:rsidR="00AB4990">
        <w:t xml:space="preserve"> bp, with a total of 549 scaffolds. The final metrics for the female genome assembly were an N50 of </w:t>
      </w:r>
      <w:r w:rsidR="00DE273D" w:rsidRPr="005333C0">
        <w:t>14,850,352</w:t>
      </w:r>
      <w:r w:rsidR="00DE273D">
        <w:t xml:space="preserve"> </w:t>
      </w:r>
      <w:r w:rsidR="00AB4990">
        <w:t>bp, an L50 =1</w:t>
      </w:r>
      <w:r w:rsidR="00DE273D">
        <w:t>3</w:t>
      </w:r>
      <w:r w:rsidR="00AB4990">
        <w:t xml:space="preserve">, a total assembly length of </w:t>
      </w:r>
      <w:r w:rsidR="00DE273D" w:rsidRPr="005333C0">
        <w:t>437</w:t>
      </w:r>
      <w:r w:rsidR="00DE273D">
        <w:t>,</w:t>
      </w:r>
      <w:r w:rsidR="00DE273D" w:rsidRPr="005333C0">
        <w:t>273</w:t>
      </w:r>
      <w:r w:rsidR="00DE273D">
        <w:t>,</w:t>
      </w:r>
      <w:r w:rsidR="00DE273D" w:rsidRPr="005333C0">
        <w:t>953</w:t>
      </w:r>
      <w:r w:rsidR="00DE273D">
        <w:t xml:space="preserve"> </w:t>
      </w:r>
      <w:r w:rsidR="00AB4990">
        <w:t xml:space="preserve">bp, with a total of </w:t>
      </w:r>
      <w:r w:rsidR="00DE273D">
        <w:t>376</w:t>
      </w:r>
      <w:r w:rsidR="00AB4990">
        <w:t xml:space="preserve"> scaffolds.</w:t>
      </w:r>
      <w:r w:rsidR="00DE273D">
        <w:t xml:space="preserve"> </w:t>
      </w:r>
      <w:r w:rsidR="0015704C">
        <w:t>The final assemblies had BUSCO scores of</w:t>
      </w:r>
      <w:r w:rsidR="00DE273D">
        <w:t xml:space="preserve"> 88.4%</w:t>
      </w:r>
      <w:r w:rsidR="0015704C">
        <w:t xml:space="preserve"> and 89.3% </w:t>
      </w:r>
      <w:r w:rsidR="00DE273D">
        <w:t>complete</w:t>
      </w:r>
      <w:r w:rsidR="0015704C">
        <w:t xml:space="preserve"> </w:t>
      </w:r>
      <w:r w:rsidR="00DE273D">
        <w:t>genes in the final male assembly female assembly</w:t>
      </w:r>
      <w:r w:rsidR="0015704C">
        <w:t>, respectively (Table 4)</w:t>
      </w:r>
      <w:r w:rsidR="00DE273D">
        <w:t xml:space="preserve">. </w:t>
      </w:r>
    </w:p>
    <w:p w14:paraId="3EA7CADD" w14:textId="77777777" w:rsidR="007809DC" w:rsidRDefault="007809DC" w:rsidP="00AB4990">
      <w:pPr>
        <w:ind w:right="270"/>
      </w:pPr>
    </w:p>
    <w:p w14:paraId="75757E52" w14:textId="377C189C" w:rsidR="00D46F6C" w:rsidRDefault="00D46F6C" w:rsidP="00AB4990">
      <w:pPr>
        <w:ind w:right="270"/>
      </w:pPr>
    </w:p>
    <w:p w14:paraId="5FCB745E" w14:textId="77777777" w:rsidR="00D46F6C" w:rsidRDefault="00D46F6C" w:rsidP="00D46F6C">
      <w:pPr>
        <w:pBdr>
          <w:top w:val="single" w:sz="4" w:space="1" w:color="auto" w:shadow="1"/>
          <w:left w:val="single" w:sz="4" w:space="4" w:color="auto" w:shadow="1"/>
          <w:bottom w:val="single" w:sz="4" w:space="1" w:color="auto" w:shadow="1"/>
          <w:right w:val="single" w:sz="4" w:space="4" w:color="auto" w:shadow="1"/>
        </w:pBdr>
        <w:ind w:right="270"/>
      </w:pPr>
      <w:r w:rsidRPr="00A85974">
        <w:rPr>
          <w:b/>
          <w:bCs/>
          <w:u w:val="single"/>
        </w:rPr>
        <w:lastRenderedPageBreak/>
        <w:t>BOX 4</w:t>
      </w:r>
      <w:r>
        <w:t>: Assembly statistics</w:t>
      </w:r>
    </w:p>
    <w:p w14:paraId="1D893BF0" w14:textId="3C36D5C0" w:rsidR="00D46F6C" w:rsidRDefault="00D46F6C" w:rsidP="00D46F6C">
      <w:pPr>
        <w:pBdr>
          <w:top w:val="single" w:sz="4" w:space="1" w:color="auto" w:shadow="1"/>
          <w:left w:val="single" w:sz="4" w:space="4" w:color="auto" w:shadow="1"/>
          <w:bottom w:val="single" w:sz="4" w:space="1" w:color="auto" w:shadow="1"/>
          <w:right w:val="single" w:sz="4" w:space="4" w:color="auto" w:shadow="1"/>
        </w:pBdr>
        <w:ind w:right="270"/>
      </w:pPr>
      <w:r>
        <w:t xml:space="preserve">The N50 of an assembly is </w:t>
      </w:r>
      <w:r w:rsidRPr="00D46F6C">
        <w:t xml:space="preserve">the </w:t>
      </w:r>
      <w:r>
        <w:t>length</w:t>
      </w:r>
      <w:r w:rsidRPr="00D46F6C">
        <w:t xml:space="preserve"> of contigs/scaffolds that contain 50% or more of the assembly</w:t>
      </w:r>
      <w:r>
        <w:t>.</w:t>
      </w:r>
    </w:p>
    <w:p w14:paraId="1504AC0A" w14:textId="6F31150A" w:rsidR="00D46F6C" w:rsidRDefault="00D46F6C" w:rsidP="00D46F6C">
      <w:pPr>
        <w:pBdr>
          <w:top w:val="single" w:sz="4" w:space="1" w:color="auto" w:shadow="1"/>
          <w:left w:val="single" w:sz="4" w:space="4" w:color="auto" w:shadow="1"/>
          <w:bottom w:val="single" w:sz="4" w:space="1" w:color="auto" w:shadow="1"/>
          <w:right w:val="single" w:sz="4" w:space="4" w:color="auto" w:shadow="1"/>
        </w:pBdr>
        <w:ind w:right="270"/>
      </w:pPr>
      <w:r>
        <w:t xml:space="preserve">The L50 of an assembly is </w:t>
      </w:r>
      <w:r w:rsidRPr="00D46F6C">
        <w:t xml:space="preserve">the </w:t>
      </w:r>
      <w:r>
        <w:t>number</w:t>
      </w:r>
      <w:r w:rsidRPr="00D46F6C">
        <w:t xml:space="preserve"> of contigs/scaffolds that contain 50% or more of the assembly</w:t>
      </w:r>
      <w:r>
        <w:t>.</w:t>
      </w:r>
    </w:p>
    <w:p w14:paraId="09BEB802" w14:textId="458FA1CA" w:rsidR="00D46F6C" w:rsidRDefault="00D46F6C" w:rsidP="00D46F6C">
      <w:pPr>
        <w:pBdr>
          <w:top w:val="single" w:sz="4" w:space="1" w:color="auto" w:shadow="1"/>
          <w:left w:val="single" w:sz="4" w:space="4" w:color="auto" w:shadow="1"/>
          <w:bottom w:val="single" w:sz="4" w:space="1" w:color="auto" w:shadow="1"/>
          <w:right w:val="single" w:sz="4" w:space="4" w:color="auto" w:shadow="1"/>
        </w:pBdr>
        <w:ind w:right="270"/>
      </w:pPr>
      <w:r>
        <w:fldChar w:fldCharType="begin"/>
      </w:r>
      <w:r>
        <w:instrText xml:space="preserve"> INCLUDEPICTURE "https://i0.wp.com/www.molecularecologist.com/wp-content/uploads/2017/03/Figure1b.jpg" \* MERGEFORMATINET </w:instrText>
      </w:r>
      <w:r>
        <w:fldChar w:fldCharType="separate"/>
      </w:r>
      <w:r>
        <w:rPr>
          <w:noProof/>
        </w:rPr>
        <w:drawing>
          <wp:inline distT="0" distB="0" distL="0" distR="0" wp14:anchorId="7CA5877A" wp14:editId="04411D77">
            <wp:extent cx="5748867" cy="1163286"/>
            <wp:effectExtent l="0" t="0" r="0" b="5715"/>
            <wp:docPr id="10" name="Picture 10" descr="What's N50? | The Molecular Ecolog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What's N50? | The Molecular Ecologi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78168" cy="1169215"/>
                    </a:xfrm>
                    <a:prstGeom prst="rect">
                      <a:avLst/>
                    </a:prstGeom>
                    <a:noFill/>
                    <a:ln>
                      <a:noFill/>
                    </a:ln>
                  </pic:spPr>
                </pic:pic>
              </a:graphicData>
            </a:graphic>
          </wp:inline>
        </w:drawing>
      </w:r>
      <w:r>
        <w:fldChar w:fldCharType="end"/>
      </w:r>
    </w:p>
    <w:p w14:paraId="20CE789A" w14:textId="687AA520" w:rsidR="00D46F6C" w:rsidRPr="00D46F6C" w:rsidRDefault="00D46F6C" w:rsidP="00D46F6C">
      <w:pPr>
        <w:pBdr>
          <w:top w:val="single" w:sz="4" w:space="1" w:color="auto" w:shadow="1"/>
          <w:left w:val="single" w:sz="4" w:space="4" w:color="auto" w:shadow="1"/>
          <w:bottom w:val="single" w:sz="4" w:space="1" w:color="auto" w:shadow="1"/>
          <w:right w:val="single" w:sz="4" w:space="4" w:color="auto" w:shadow="1"/>
        </w:pBdr>
        <w:ind w:right="270"/>
        <w:jc w:val="center"/>
        <w:rPr>
          <w:rFonts w:ascii="Century Gothic" w:hAnsi="Century Gothic" w:cs="Al Bayan Plain"/>
          <w:b/>
          <w:bCs/>
        </w:rPr>
      </w:pPr>
      <w:r w:rsidRPr="00D46F6C">
        <w:rPr>
          <w:rFonts w:ascii="Century Gothic" w:hAnsi="Century Gothic" w:cs="Al Bayan Plain"/>
          <w:b/>
          <w:bCs/>
        </w:rPr>
        <w:t>N50 = 60</w:t>
      </w:r>
    </w:p>
    <w:p w14:paraId="1C46D354" w14:textId="24A34369" w:rsidR="00D46F6C" w:rsidRDefault="00D46F6C" w:rsidP="00D46F6C">
      <w:pPr>
        <w:pBdr>
          <w:top w:val="single" w:sz="4" w:space="1" w:color="auto" w:shadow="1"/>
          <w:left w:val="single" w:sz="4" w:space="4" w:color="auto" w:shadow="1"/>
          <w:bottom w:val="single" w:sz="4" w:space="1" w:color="auto" w:shadow="1"/>
          <w:right w:val="single" w:sz="4" w:space="4" w:color="auto" w:shadow="1"/>
        </w:pBdr>
        <w:ind w:right="270"/>
        <w:jc w:val="center"/>
        <w:rPr>
          <w:rFonts w:ascii="Century Gothic" w:hAnsi="Century Gothic" w:cs="Al Bayan Plain"/>
          <w:b/>
          <w:bCs/>
        </w:rPr>
      </w:pPr>
      <w:r w:rsidRPr="00D46F6C">
        <w:rPr>
          <w:rFonts w:ascii="Century Gothic" w:hAnsi="Century Gothic" w:cs="Al Bayan Plain"/>
          <w:b/>
          <w:bCs/>
        </w:rPr>
        <w:t>L50 = 3</w:t>
      </w:r>
    </w:p>
    <w:p w14:paraId="568BA89B" w14:textId="26242B10" w:rsidR="00D46F6C" w:rsidRPr="00D46F6C" w:rsidRDefault="00D46F6C" w:rsidP="00D46F6C">
      <w:pPr>
        <w:pBdr>
          <w:top w:val="single" w:sz="4" w:space="1" w:color="auto" w:shadow="1"/>
          <w:left w:val="single" w:sz="4" w:space="4" w:color="auto" w:shadow="1"/>
          <w:bottom w:val="single" w:sz="4" w:space="1" w:color="auto" w:shadow="1"/>
          <w:right w:val="single" w:sz="4" w:space="4" w:color="auto" w:shadow="1"/>
        </w:pBdr>
        <w:ind w:right="270"/>
        <w:jc w:val="right"/>
        <w:rPr>
          <w:sz w:val="10"/>
          <w:szCs w:val="10"/>
        </w:rPr>
      </w:pPr>
      <w:r w:rsidRPr="00D46F6C">
        <w:rPr>
          <w:sz w:val="10"/>
          <w:szCs w:val="10"/>
        </w:rPr>
        <w:t>Figure taken from: https://www.molecularecologist.com/2017/03/29/whats-n50/</w:t>
      </w:r>
    </w:p>
    <w:p w14:paraId="13476037" w14:textId="3442E936" w:rsidR="003A7140" w:rsidRDefault="003A7140" w:rsidP="00AB4990">
      <w:pPr>
        <w:ind w:right="270"/>
      </w:pPr>
    </w:p>
    <w:p w14:paraId="434450C9" w14:textId="7C947755" w:rsidR="003A7140" w:rsidRPr="003A7140" w:rsidRDefault="00A11F46" w:rsidP="00A85974">
      <w:pPr>
        <w:pStyle w:val="Heading2"/>
      </w:pPr>
      <w:r w:rsidRPr="003A7140">
        <w:t>Cytogenic</w:t>
      </w:r>
      <w:r w:rsidR="003A7140">
        <w:t xml:space="preserve"> (Karyotype)</w:t>
      </w:r>
      <w:r w:rsidR="003A7140" w:rsidRPr="003A7140">
        <w:t xml:space="preserve"> Chromosome Validation</w:t>
      </w:r>
    </w:p>
    <w:p w14:paraId="2EDC15F9" w14:textId="3A860F4C" w:rsidR="003A7140" w:rsidRDefault="003A7140" w:rsidP="003A7140">
      <w:r>
        <w:rPr>
          <w:i/>
          <w:iCs/>
        </w:rPr>
        <w:t>Methods</w:t>
      </w:r>
    </w:p>
    <w:p w14:paraId="59AF609A" w14:textId="674E660A" w:rsidR="003A7140" w:rsidRDefault="00A11F46" w:rsidP="003A7140">
      <w:pPr>
        <w:rPr>
          <w:rFonts w:ascii="Times" w:hAnsi="Times"/>
        </w:rPr>
      </w:pPr>
      <w:r>
        <w:rPr>
          <w:rFonts w:ascii="Times" w:hAnsi="Times"/>
        </w:rPr>
        <w:t>We</w:t>
      </w:r>
      <w:r w:rsidR="003A7140">
        <w:rPr>
          <w:rFonts w:ascii="Times" w:hAnsi="Times"/>
        </w:rPr>
        <w:t xml:space="preserve"> collaborated with Dr Mary </w:t>
      </w:r>
      <w:r>
        <w:rPr>
          <w:rFonts w:ascii="Times" w:hAnsi="Times"/>
        </w:rPr>
        <w:t>Delaney</w:t>
      </w:r>
      <w:r w:rsidR="001846C6">
        <w:rPr>
          <w:rFonts w:ascii="Times" w:hAnsi="Times"/>
        </w:rPr>
        <w:t xml:space="preserve"> </w:t>
      </w:r>
      <w:r>
        <w:rPr>
          <w:rFonts w:ascii="Times" w:hAnsi="Times"/>
        </w:rPr>
        <w:t>to determine the diploid number of chromosomes in delta smelt, which has not been previously reported</w:t>
      </w:r>
      <w:r w:rsidR="003A7140">
        <w:rPr>
          <w:rFonts w:ascii="Times" w:hAnsi="Times"/>
        </w:rPr>
        <w:t xml:space="preserve">. </w:t>
      </w:r>
      <w:r>
        <w:rPr>
          <w:rFonts w:ascii="Times" w:hAnsi="Times"/>
        </w:rPr>
        <w:t xml:space="preserve">This cytogenetic work does not use next generation sequencing-based methods and allows for an independent validation of the number of chromosomes </w:t>
      </w:r>
      <w:r w:rsidR="0015704C">
        <w:rPr>
          <w:rFonts w:ascii="Times" w:hAnsi="Times"/>
        </w:rPr>
        <w:t>expected in our final delta smelt genome assemblies</w:t>
      </w:r>
      <w:r>
        <w:rPr>
          <w:rFonts w:ascii="Times" w:hAnsi="Times"/>
        </w:rPr>
        <w:t>.</w:t>
      </w:r>
    </w:p>
    <w:p w14:paraId="124FBAAF" w14:textId="77777777" w:rsidR="00A11F46" w:rsidRDefault="00A11F46" w:rsidP="003A7140">
      <w:pPr>
        <w:rPr>
          <w:rFonts w:ascii="Times" w:hAnsi="Times"/>
        </w:rPr>
      </w:pPr>
    </w:p>
    <w:p w14:paraId="4C43BAF6" w14:textId="3C8F625F" w:rsidR="003A7140" w:rsidRDefault="003A7140" w:rsidP="003A7140">
      <w:pPr>
        <w:rPr>
          <w:rFonts w:ascii="Times" w:hAnsi="Times"/>
        </w:rPr>
      </w:pPr>
      <w:r w:rsidRPr="005A48C3">
        <w:rPr>
          <w:rFonts w:ascii="Times" w:hAnsi="Times"/>
        </w:rPr>
        <w:t>Fish were anesthetized with Colchicine (10 microliters of 1 mg/ml stock) and returned to water</w:t>
      </w:r>
      <w:r w:rsidR="001846C6">
        <w:rPr>
          <w:rFonts w:ascii="Times" w:hAnsi="Times"/>
        </w:rPr>
        <w:t xml:space="preserve"> after sampling</w:t>
      </w:r>
      <w:r w:rsidRPr="005A48C3">
        <w:rPr>
          <w:rFonts w:ascii="Times" w:hAnsi="Times"/>
        </w:rPr>
        <w:t>. Individual fish lengths were measured. In both cases organs were rinsed, stored in PBS at ambient temperature of the CABA environment.</w:t>
      </w:r>
      <w:r>
        <w:rPr>
          <w:rFonts w:ascii="Times" w:hAnsi="Times"/>
        </w:rPr>
        <w:t xml:space="preserve"> We established</w:t>
      </w:r>
      <w:r w:rsidRPr="005A48C3">
        <w:rPr>
          <w:rFonts w:ascii="Times" w:hAnsi="Times"/>
        </w:rPr>
        <w:t xml:space="preserve"> two spleen pools, one of male (n</w:t>
      </w:r>
      <w:r>
        <w:rPr>
          <w:rFonts w:ascii="Times" w:hAnsi="Times"/>
        </w:rPr>
        <w:t xml:space="preserve"> </w:t>
      </w:r>
      <w:r w:rsidRPr="005A48C3">
        <w:rPr>
          <w:rFonts w:ascii="Times" w:hAnsi="Times"/>
        </w:rPr>
        <w:t xml:space="preserve">= 15), and </w:t>
      </w:r>
      <w:r>
        <w:rPr>
          <w:rFonts w:ascii="Times" w:hAnsi="Times"/>
        </w:rPr>
        <w:t>one of</w:t>
      </w:r>
      <w:r w:rsidRPr="005A48C3">
        <w:rPr>
          <w:rFonts w:ascii="Times" w:hAnsi="Times"/>
        </w:rPr>
        <w:t xml:space="preserve"> female (n</w:t>
      </w:r>
      <w:r>
        <w:rPr>
          <w:rFonts w:ascii="Times" w:hAnsi="Times"/>
        </w:rPr>
        <w:t xml:space="preserve"> </w:t>
      </w:r>
      <w:r w:rsidRPr="005A48C3">
        <w:rPr>
          <w:rFonts w:ascii="Times" w:hAnsi="Times"/>
        </w:rPr>
        <w:t>= 13)</w:t>
      </w:r>
      <w:r>
        <w:rPr>
          <w:rFonts w:ascii="Times" w:hAnsi="Times"/>
        </w:rPr>
        <w:t xml:space="preserve"> specimens and one additional</w:t>
      </w:r>
      <w:r w:rsidRPr="005A48C3">
        <w:rPr>
          <w:rFonts w:ascii="Times" w:hAnsi="Times"/>
        </w:rPr>
        <w:t xml:space="preserve"> male gonad was harvested. Organ pools were gently aspirated into single cell suspensions by pipetting in hypotonic solution (0.56% </w:t>
      </w:r>
      <w:proofErr w:type="spellStart"/>
      <w:r w:rsidRPr="005A48C3">
        <w:rPr>
          <w:rFonts w:ascii="Times" w:hAnsi="Times"/>
        </w:rPr>
        <w:t>KCl</w:t>
      </w:r>
      <w:proofErr w:type="spellEnd"/>
      <w:r w:rsidRPr="005A48C3">
        <w:rPr>
          <w:rFonts w:ascii="Times" w:hAnsi="Times"/>
        </w:rPr>
        <w:t xml:space="preserve">) for 15-20 min. Cells were centrifuged </w:t>
      </w:r>
      <w:r>
        <w:rPr>
          <w:rFonts w:ascii="Times" w:hAnsi="Times"/>
        </w:rPr>
        <w:t xml:space="preserve">at </w:t>
      </w:r>
      <w:r w:rsidRPr="005A48C3">
        <w:rPr>
          <w:rFonts w:ascii="Times" w:hAnsi="Times"/>
        </w:rPr>
        <w:t xml:space="preserve">~1000 rpm </w:t>
      </w:r>
      <w:r>
        <w:rPr>
          <w:rFonts w:ascii="Times" w:hAnsi="Times"/>
        </w:rPr>
        <w:t xml:space="preserve">for </w:t>
      </w:r>
      <w:r w:rsidRPr="005A48C3">
        <w:rPr>
          <w:rFonts w:ascii="Times" w:hAnsi="Times"/>
        </w:rPr>
        <w:t>10 min, supernatant hypotonic solution</w:t>
      </w:r>
      <w:r>
        <w:rPr>
          <w:rFonts w:ascii="Times" w:hAnsi="Times"/>
        </w:rPr>
        <w:t xml:space="preserve"> was</w:t>
      </w:r>
      <w:r w:rsidRPr="005A48C3">
        <w:rPr>
          <w:rFonts w:ascii="Times" w:hAnsi="Times"/>
        </w:rPr>
        <w:t xml:space="preserve"> removed and</w:t>
      </w:r>
      <w:r>
        <w:rPr>
          <w:rFonts w:ascii="Times" w:hAnsi="Times"/>
        </w:rPr>
        <w:t xml:space="preserve"> a</w:t>
      </w:r>
      <w:r w:rsidRPr="005A48C3">
        <w:rPr>
          <w:rFonts w:ascii="Times" w:hAnsi="Times"/>
        </w:rPr>
        <w:t xml:space="preserve"> 3:1 fixative (</w:t>
      </w:r>
      <w:proofErr w:type="spellStart"/>
      <w:proofErr w:type="gramStart"/>
      <w:r w:rsidRPr="005A48C3">
        <w:rPr>
          <w:rFonts w:ascii="Times" w:hAnsi="Times"/>
        </w:rPr>
        <w:t>methanol:glacial</w:t>
      </w:r>
      <w:proofErr w:type="spellEnd"/>
      <w:proofErr w:type="gramEnd"/>
      <w:r w:rsidRPr="005A48C3">
        <w:rPr>
          <w:rFonts w:ascii="Times" w:hAnsi="Times"/>
        </w:rPr>
        <w:t xml:space="preserve"> acetic acid) </w:t>
      </w:r>
      <w:r>
        <w:rPr>
          <w:rFonts w:ascii="Times" w:hAnsi="Times"/>
        </w:rPr>
        <w:t xml:space="preserve">was </w:t>
      </w:r>
      <w:r w:rsidRPr="005A48C3">
        <w:rPr>
          <w:rFonts w:ascii="Times" w:hAnsi="Times"/>
        </w:rPr>
        <w:t>added. Cell pellets were resuspended and stored at 4</w:t>
      </w:r>
      <w:r>
        <w:rPr>
          <w:rFonts w:ascii="Times" w:hAnsi="Times"/>
        </w:rPr>
        <w:t>º</w:t>
      </w:r>
      <w:r w:rsidRPr="005A48C3">
        <w:rPr>
          <w:rFonts w:ascii="Times" w:hAnsi="Times"/>
        </w:rPr>
        <w:t xml:space="preserve">C. Two to three more fixative washes (centrifugation, resuspension in new fixative) were conducted, and cells </w:t>
      </w:r>
      <w:r>
        <w:rPr>
          <w:rFonts w:ascii="Times" w:hAnsi="Times"/>
        </w:rPr>
        <w:t xml:space="preserve">were </w:t>
      </w:r>
      <w:r w:rsidRPr="005A48C3">
        <w:rPr>
          <w:rFonts w:ascii="Times" w:hAnsi="Times"/>
        </w:rPr>
        <w:t>applied to slides one week later. Slides were stained using the DNA staining fluorescent dye (DAPI) and cells were examined using an Olympus BX-40 Microscope</w:t>
      </w:r>
      <w:r>
        <w:rPr>
          <w:rFonts w:ascii="Times" w:hAnsi="Times"/>
        </w:rPr>
        <w:t>.</w:t>
      </w:r>
      <w:r w:rsidRPr="005A48C3">
        <w:rPr>
          <w:rFonts w:ascii="Times" w:hAnsi="Times"/>
        </w:rPr>
        <w:t xml:space="preserve"> </w:t>
      </w:r>
      <w:r w:rsidR="0015704C">
        <w:rPr>
          <w:rFonts w:ascii="Times" w:hAnsi="Times"/>
        </w:rPr>
        <w:t>Images of cells were captured and stored</w:t>
      </w:r>
      <w:r w:rsidRPr="005A48C3">
        <w:rPr>
          <w:rFonts w:ascii="Times" w:hAnsi="Times"/>
        </w:rPr>
        <w:t xml:space="preserve"> using </w:t>
      </w:r>
      <w:r w:rsidR="0015704C">
        <w:rPr>
          <w:rFonts w:ascii="Times" w:hAnsi="Times"/>
        </w:rPr>
        <w:t xml:space="preserve">the </w:t>
      </w:r>
      <w:proofErr w:type="spellStart"/>
      <w:r w:rsidRPr="005A48C3">
        <w:rPr>
          <w:rFonts w:ascii="Times" w:hAnsi="Times"/>
        </w:rPr>
        <w:t>Cytovision</w:t>
      </w:r>
      <w:proofErr w:type="spellEnd"/>
      <w:r w:rsidRPr="005A48C3">
        <w:rPr>
          <w:rFonts w:ascii="Times" w:hAnsi="Times"/>
        </w:rPr>
        <w:t xml:space="preserve"> Software</w:t>
      </w:r>
      <w:r>
        <w:rPr>
          <w:rFonts w:ascii="Times" w:hAnsi="Times"/>
        </w:rPr>
        <w:t xml:space="preserve"> and </w:t>
      </w:r>
      <w:r w:rsidR="0015704C">
        <w:rPr>
          <w:rFonts w:ascii="Times" w:hAnsi="Times"/>
        </w:rPr>
        <w:t xml:space="preserve">the number of chromosomes in the species were </w:t>
      </w:r>
      <w:r>
        <w:rPr>
          <w:rFonts w:ascii="Times" w:hAnsi="Times"/>
        </w:rPr>
        <w:t>determine</w:t>
      </w:r>
      <w:r w:rsidR="0015704C">
        <w:rPr>
          <w:rFonts w:ascii="Times" w:hAnsi="Times"/>
        </w:rPr>
        <w:t>d</w:t>
      </w:r>
      <w:r>
        <w:rPr>
          <w:rFonts w:ascii="Times" w:hAnsi="Times"/>
        </w:rPr>
        <w:t xml:space="preserve"> from those images</w:t>
      </w:r>
      <w:r w:rsidRPr="005A48C3">
        <w:rPr>
          <w:rFonts w:ascii="Times" w:hAnsi="Times"/>
        </w:rPr>
        <w:t>.</w:t>
      </w:r>
    </w:p>
    <w:p w14:paraId="05F98C8D" w14:textId="6EBFC291" w:rsidR="003A7140" w:rsidRDefault="003A7140" w:rsidP="00AB4990">
      <w:pPr>
        <w:ind w:right="270"/>
      </w:pPr>
    </w:p>
    <w:p w14:paraId="3A78772E" w14:textId="77777777" w:rsidR="0015704C" w:rsidRDefault="00A11F46" w:rsidP="0015704C">
      <w:r>
        <w:rPr>
          <w:i/>
          <w:iCs/>
        </w:rPr>
        <w:t>Results</w:t>
      </w:r>
    </w:p>
    <w:p w14:paraId="1BE23904" w14:textId="01E1F5D4" w:rsidR="00A11F46" w:rsidRDefault="00A11F46" w:rsidP="0015704C">
      <w:r w:rsidRPr="00A11F46">
        <w:t>Seventy-five cell images were collected from the three pooled sample sets (mixed sex, males-only, females-only)</w:t>
      </w:r>
      <w:r w:rsidR="004D5944">
        <w:t>.</w:t>
      </w:r>
      <w:r w:rsidRPr="00A11F46">
        <w:t xml:space="preserve"> </w:t>
      </w:r>
      <w:r w:rsidR="001846C6" w:rsidRPr="001846C6">
        <w:t>Quality control steps discarded cells that were not intact, did not contain clearly defined chromosomes, or had significantly overlapping chromosomes. After quality control filtration, 18 cells were retained for counting/analysis.</w:t>
      </w:r>
      <w:r w:rsidRPr="00A11F46">
        <w:t xml:space="preserve"> From these 18 cells</w:t>
      </w:r>
      <w:r w:rsidR="004D5944">
        <w:t>,</w:t>
      </w:r>
      <w:r w:rsidRPr="00A11F46">
        <w:t xml:space="preserve"> we determined the 2n (diploid) chromosome count for the </w:t>
      </w:r>
      <w:r w:rsidR="000353C3">
        <w:t>d</w:t>
      </w:r>
      <w:r w:rsidRPr="00A11F46">
        <w:t xml:space="preserve">elta smelt </w:t>
      </w:r>
      <w:r w:rsidR="004D5944">
        <w:t>to be</w:t>
      </w:r>
      <w:r w:rsidRPr="00A11F46">
        <w:t xml:space="preserve"> 56</w:t>
      </w:r>
      <w:r w:rsidR="004D5944">
        <w:t>,</w:t>
      </w:r>
      <w:r w:rsidRPr="00A11F46">
        <w:t xml:space="preserve"> with 15 cells exhibiting 2n=56 and 3 cells with </w:t>
      </w:r>
      <w:proofErr w:type="spellStart"/>
      <w:r w:rsidRPr="00A11F46">
        <w:t>hypomodal</w:t>
      </w:r>
      <w:proofErr w:type="spellEnd"/>
      <w:r w:rsidRPr="00A11F46">
        <w:t xml:space="preserve"> counts (1 cell with 2n=54, 2 cells with 2n=55</w:t>
      </w:r>
      <w:r w:rsidR="004D5944">
        <w:t xml:space="preserve">, </w:t>
      </w:r>
      <w:r w:rsidRPr="00A11F46">
        <w:t xml:space="preserve">Table </w:t>
      </w:r>
      <w:r w:rsidR="000353C3">
        <w:t>5</w:t>
      </w:r>
      <w:r w:rsidR="004D5944">
        <w:t>)</w:t>
      </w:r>
      <w:r w:rsidRPr="00A11F46">
        <w:t xml:space="preserve">.  Figure </w:t>
      </w:r>
      <w:r w:rsidR="001A304A">
        <w:t>6</w:t>
      </w:r>
      <w:r w:rsidRPr="00A11F46">
        <w:t xml:space="preserve"> shows a representative mitotic metaphase cell from a male spleen cell exhibiting 56 chromosomes</w:t>
      </w:r>
      <w:r w:rsidR="001A304A">
        <w:t>.</w:t>
      </w:r>
    </w:p>
    <w:p w14:paraId="61FD08B7" w14:textId="77777777" w:rsidR="003A7140" w:rsidRDefault="003A7140" w:rsidP="00AB4990">
      <w:pPr>
        <w:ind w:right="270"/>
      </w:pPr>
    </w:p>
    <w:p w14:paraId="278328C0" w14:textId="3C97D572" w:rsidR="001B4B9F" w:rsidRPr="00D96AC9" w:rsidRDefault="00106145" w:rsidP="00ED2C76">
      <w:pPr>
        <w:pStyle w:val="Heading1"/>
      </w:pPr>
      <w:r>
        <w:br w:type="page"/>
      </w:r>
      <w:r w:rsidR="001B4B9F" w:rsidRPr="00D96AC9">
        <w:lastRenderedPageBreak/>
        <w:t xml:space="preserve">Task </w:t>
      </w:r>
      <w:r w:rsidR="001B4B9F">
        <w:t>2</w:t>
      </w:r>
      <w:r w:rsidR="001B4B9F" w:rsidRPr="00D96AC9">
        <w:t xml:space="preserve">: </w:t>
      </w:r>
      <w:r w:rsidR="001B4B9F">
        <w:t>N</w:t>
      </w:r>
      <w:r w:rsidR="001B4B9F" w:rsidRPr="001B4B9F">
        <w:rPr>
          <w:vertAlign w:val="subscript"/>
        </w:rPr>
        <w:t>E</w:t>
      </w:r>
      <w:r w:rsidR="001B4B9F">
        <w:t xml:space="preserve"> Estimation</w:t>
      </w:r>
    </w:p>
    <w:p w14:paraId="6DBF1FA5" w14:textId="77777777" w:rsidR="001B4B9F" w:rsidRPr="00D417D1" w:rsidRDefault="001B4B9F" w:rsidP="001B4B9F">
      <w:pPr>
        <w:ind w:right="270"/>
        <w:jc w:val="both"/>
        <w:rPr>
          <w:b/>
        </w:rPr>
      </w:pPr>
    </w:p>
    <w:p w14:paraId="582DEB3C" w14:textId="52086DA3" w:rsidR="001B4B9F" w:rsidRDefault="00A85974" w:rsidP="00A85974">
      <w:pPr>
        <w:pStyle w:val="Heading2"/>
      </w:pPr>
      <w:r>
        <w:t>Background</w:t>
      </w:r>
    </w:p>
    <w:p w14:paraId="7C1008FB" w14:textId="4169B345" w:rsidR="001B4B9F" w:rsidRDefault="001B4B9F" w:rsidP="001B4B9F">
      <w:pPr>
        <w:ind w:right="270"/>
        <w:jc w:val="both"/>
        <w:rPr>
          <w:bCs/>
          <w:iCs/>
        </w:rPr>
      </w:pPr>
      <w:r w:rsidRPr="001B4B9F">
        <w:rPr>
          <w:bCs/>
          <w:iCs/>
          <w:lang w:val="en"/>
        </w:rPr>
        <w:t>Two previous studies used microsatellite markers (</w:t>
      </w:r>
      <m:oMath>
        <m:r>
          <w:rPr>
            <w:rFonts w:ascii="Cambria Math" w:hAnsi="Cambria Math"/>
            <w:lang w:val="en"/>
          </w:rPr>
          <m:t>μsat</m:t>
        </m:r>
      </m:oMath>
      <w:r w:rsidRPr="001B4B9F">
        <w:rPr>
          <w:bCs/>
          <w:iCs/>
          <w:lang w:val="en"/>
        </w:rPr>
        <w:t>) to estimate the contemporary effective population siz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of delta smelt, but found variable results.</w:t>
      </w:r>
      <w:r w:rsidRPr="001B4B9F">
        <w:rPr>
          <w:bCs/>
          <w:iCs/>
          <w:lang w:val="en"/>
        </w:rPr>
        <w:fldChar w:fldCharType="begin" w:fldLock="1"/>
      </w:r>
      <w:r w:rsidRPr="001B4B9F">
        <w:rPr>
          <w:bCs/>
          <w:iCs/>
          <w:lang w:val="en"/>
        </w:rPr>
        <w:instrText>ADDIN CSL_CITATION {"citationItems":[{"id":"ITEM-1","itemData":{"DOI":"10.15447/sfews.2017v15iss2art5","ISSN":"15462366","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author":[{"dropping-particle":"","family":"Finger","given":"Amanda J.","non-dropping-particle":"","parse-names":false,"suffix":""},{"dropping-particle":"","family":"Schumer","given":"Gregg","non-dropping-particle":"","parse-names":false,"suffix":""},{"dropping-particle":"","family":"Benjamin","given":"Alyssa","non-dropping-particle":"","parse-names":false,"suffix":""},{"dropping-particle":"","family":"Blankenship","given":"Scott","non-dropping-particle":"","parse-names":false,"suffix":""}],"container-title":"San Francisco Estuary and Watershed Science","id":"ITEM-1","issue":"2","issued":{"date-parts":[["2017"]]},"title":"Evaluation and Interpretation of Genetic Effective Population Size of Delta Smelt from 2011–2014","type":"article-journal","volume":"15"},"uris":["http://www.mendeley.com/documents/?uuid=8a1fff3b-b484-4eba-a7c8-379c034ef16f"]},{"id":"ITEM-2","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2","issue":"6","issued":{"date-parts":[["2011"]]},"page":"1421-1434","title":"Population genetics and conservation implications for the endangered delta smelt in the San Francisco Bay-Delta","type":"article-journal","volume":"12"},"uris":["http://www.mendeley.com/documents/?uuid=23e53af3-288d-48bc-b9a7-174ca5e00a87"]}],"mendeley":{"formattedCitation":"&lt;sup&gt;2,3&lt;/sup&gt;","plainTextFormattedCitation":"2,3","previouslyFormattedCitation":"&lt;sup&gt;2,3&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2,3</w:t>
      </w:r>
      <w:r w:rsidRPr="001B4B9F">
        <w:rPr>
          <w:bCs/>
          <w:iCs/>
        </w:rPr>
        <w:fldChar w:fldCharType="end"/>
      </w:r>
      <w:r w:rsidRPr="001B4B9F">
        <w:rPr>
          <w:bCs/>
          <w:iCs/>
          <w:lang w:val="en"/>
        </w:rPr>
        <w:t xml:space="preserve"> NGS technology presents more power to make precise estimates by increasing the number of putatively neutral markers.</w:t>
      </w:r>
      <w:r w:rsidRPr="001B4B9F">
        <w:rPr>
          <w:bCs/>
          <w:iCs/>
          <w:lang w:val="en"/>
        </w:rPr>
        <w:fldChar w:fldCharType="begin" w:fldLock="1"/>
      </w:r>
      <w:r w:rsidRPr="001B4B9F">
        <w:rPr>
          <w:bCs/>
          <w:iCs/>
          <w:lang w:val="en"/>
        </w:rPr>
        <w:instrText>ADDIN CSL_CITATION {"citationItems":[{"id":"ITEM-1","itemData":{"DOI":"10.1111/j.1752-4571.2009.00104.x","ISBN":"1752-4571","ISSN":"17524563","PMID":"25567922","abstract":"Genetic methods are routinely used to estimate contemporary effective population size (Ne) in natural populations, but the vast majority of applications have used only the temporal (two-sample) method. We use simulated data to evaluate how highly polymorphic molecular markers affect precision and bias in the single-sample method based on linkage disequilibrium (LD). Results of this study are as follows: (1) Low-frequency alleles upwardly bias ^Ne, but a simple rule can reduce bias to &lt;about 10% without sacrificing much precision. (2) With datasets routinely available today (10–20 loci with 10 alleles; 50 individuals), precise estimates can be obtained for relatively small populations (Ne &lt; 200), and small populations are not likely to be mistaken for large ones. However, it is very difficult to obtain reliable estimates for large populations. (3) With ‘microsatellite’ data, the LD method has greater precision than the temporal method, unless the latter is based on samples taken many generations apart. Our results indicate the LD method has widespread applicability to conservation (which typically focuses on small populations) and the study of evolutionary processes in local populations. Considerable opportunity exists to extract more information about Ne in nature by wider use of single-sample estimators and by combining estimates from different methods.","author":[{"dropping-particle":"","family":"Waples","given":"Robin S.","non-dropping-particle":"","parse-names":false,"suffix":""},{"dropping-particle":"","family":"Do","given":"Chi","non-dropping-particle":"","parse-names":false,"suffix":""}],"container-title":"Evolutionary Applications","id":"ITEM-1","issue":"3","issued":{"date-parts":[["2010"]]},"page":"244-262","title":"Linkage disequilibrium estimates of contemporary Ne using highly variable genetic markers: A largely untapped resource for applied conservation and evolution","type":"article-journal","volume":"3"},"uris":["http://www.mendeley.com/documents/?uuid=c9c48160-c762-477f-8b11-8d202bc5eeff"]},{"id":"ITEM-2","itemData":{"ISBN":"0016-6731","ISSN":"0016-6731","PMID":"2731727","abstract":"The temporal method for estimating effective population size (Ne) from the standardized variance in allele frequency change (F) is presented in a generalized form. Whereas previous treatments of this method have adopted rather limiting assumptions, the present analysis shows that the temporal method is generally applicable to a wide variety of organisms. Use of a revised model of gene sampling permits a more generalized interpretation of Ne than that used by some other authors studying this method. It is shown that two sampling plans (individuals for genetic analysis taken before or after reproduction) whose differences have been stressed by previous authors can be treated in a uniform way. Computer simulations using a wide variety of initial conditions show that different formulas for computing F have much less effect on Ne than do sample size (S), number of generations between samples (t), or the number of loci studied (L). Simulation results also indicate that (1) bias of F is small unless alleles with very low frequency are used; (2) precision is typically increased by about the same amount with a doubling of S, t, or L; (3) confidence intervals for Ne computed using a chi 2 approximation are accurate and unbiased under most conditions; (4) the temporal method is best suited for use with organisms having high juvenile mortality and, perhaps, a limited effective population size.","author":[{"dropping-particle":"","family":"Waples","given":"R.S.","non-dropping-particle":"","parse-names":false,"suffix":""}],"container-title":"Genetics","id":"ITEM-2","issue":"2","issued":{"date-parts":[["1989"]]},"page":"379-391","title":"A generalized approach for estimating effective population size from temporal changes in allele frequency.","type":"article-journal","volume":"121"},"uris":["http://www.mendeley.com/documents/?uuid=e8c20b24-a197-4a39-9292-d45d79c39995"]},{"id":"ITEM-3","itemData":{"DOI":"10.1038/s41437-017-0037-y","ISSN":"13652540","abstract":"Large genomic data sets generated with restriction site-associated DNA sequencing (RADseq), in combination with demographic inference methods, are improving our ability to gain insights into the population history of species. We used a simulation approach to examine the potential for RADseq data sets to accurately estimate effective population size (N\n                e) over the course of stable and declining population trends, and we compare the ability of two methods of analysis to accurately distinguish stable from steadily declining populations over a contemporary time scale (20 generations). Using a linkage disequilibrium-based analysis, individual sampling (i.e., n ≥ 30) had the greatest effect on N\n                e estimation and the detection of population size declines, with declines reliably detected across scenarios ~10 generations after they began. Coalescent-based inference required fewer sampled individuals (i.e., n = 15), and instead was most influenced by the size of the SNP data set, with 25,000–50,000 SNPs required for accurate detection of population trends and at least 20 generations after decline began. The number of samples available and targeted number of RADseq loci are important criteria when choosing between these methods. Neither method suffered any apparent bias due to the effects of allele dropout typical of RAD data. With an understanding of the limitations and biases of these approaches, researchers can make more informed decisions when designing their sampling and analyses. Overall, our results reveal that demographic inference using RADseq data can be successfully applied to infer recent population size change and may be an important tool for population monitoring and conservation biology.","author":[{"dropping-particle":"","family":"Nunziata","given":"Schyler O.","non-dropping-particle":"","parse-names":false,"suffix":""},{"dropping-particle":"","family":"Weisrock","given":"David W.","non-dropping-particle":"","parse-names":false,"suffix":""}],"container-title":"Heredity","id":"ITEM-3","issue":"3","issued":{"date-parts":[["2018"]]},"page":"196-207","title":"Estimation of contemporary effective population size and population declines using RAD sequence data","type":"article-journal","volume":"120"},"uris":["http://www.mendeley.com/documents/?uuid=9799aed3-713c-48ef-99d2-e5c2a4b0e2e5"]}],"mendeley":{"formattedCitation":"&lt;sup&gt;12–14&lt;/sup&gt;","plainTextFormattedCitation":"12–14","previouslyFormattedCitation":"&lt;sup&gt;12–14&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12–14</w:t>
      </w:r>
      <w:r w:rsidRPr="001B4B9F">
        <w:rPr>
          <w:bCs/>
          <w:iCs/>
        </w:rPr>
        <w:fldChar w:fldCharType="end"/>
      </w:r>
    </w:p>
    <w:p w14:paraId="0F0F3702" w14:textId="55BE1281" w:rsidR="001B4B9F" w:rsidRDefault="001B4B9F" w:rsidP="001B4B9F">
      <w:pPr>
        <w:ind w:right="270"/>
        <w:jc w:val="both"/>
        <w:rPr>
          <w:bCs/>
          <w:iCs/>
        </w:rPr>
      </w:pPr>
    </w:p>
    <w:p w14:paraId="45F0E79F" w14:textId="2FB0AE2B" w:rsidR="000532D5" w:rsidRDefault="006A7615" w:rsidP="001B4B9F">
      <w:pPr>
        <w:ind w:right="270"/>
        <w:jc w:val="both"/>
        <w:rPr>
          <w:bCs/>
          <w:iCs/>
          <w:lang w:val="en"/>
        </w:rPr>
      </w:pPr>
      <w:r>
        <w:rPr>
          <w:bCs/>
          <w:iCs/>
          <w:lang w:val="en"/>
        </w:rPr>
        <w:t xml:space="preserve">In combination with observing various population parameters,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1B4B9F" w:rsidRPr="001B4B9F">
        <w:rPr>
          <w:bCs/>
          <w:iCs/>
          <w:lang w:val="en"/>
        </w:rPr>
        <w:t xml:space="preserve"> is </w:t>
      </w:r>
      <w:r>
        <w:rPr>
          <w:bCs/>
          <w:iCs/>
          <w:lang w:val="en"/>
        </w:rPr>
        <w:t>a</w:t>
      </w:r>
      <w:r w:rsidR="001B4B9F" w:rsidRPr="001B4B9F">
        <w:rPr>
          <w:bCs/>
          <w:iCs/>
          <w:lang w:val="en"/>
        </w:rPr>
        <w:t xml:space="preserve"> useful tool in monitoring endangered populations as it can inform how likely alleles are to be lost or fixed</w:t>
      </w:r>
      <w:r w:rsidR="000532D5">
        <w:rPr>
          <w:bCs/>
          <w:iCs/>
          <w:lang w:val="en"/>
        </w:rPr>
        <w:t xml:space="preserve"> within a population</w:t>
      </w:r>
      <w:r w:rsidR="001B4B9F" w:rsidRPr="001B4B9F">
        <w:rPr>
          <w:bCs/>
          <w:iCs/>
          <w:lang w:val="en"/>
        </w:rPr>
        <w:t>.</w:t>
      </w:r>
      <w:r w:rsidR="001B4B9F" w:rsidRPr="001B4B9F">
        <w:rPr>
          <w:bCs/>
          <w:iCs/>
          <w:lang w:val="en"/>
        </w:rPr>
        <w:fldChar w:fldCharType="begin" w:fldLock="1"/>
      </w:r>
      <w:r w:rsidR="001B4B9F" w:rsidRPr="001B4B9F">
        <w:rPr>
          <w:bCs/>
          <w:iCs/>
          <w:lang w:val="en"/>
        </w:rPr>
        <w:instrText>ADDIN CSL_CITATION {"citationItems":[{"id":"ITEM-1","itemData":{"DOI":"10.1016/j.biocon.2005.05.002","ISBN":"0006-3207, 0006-3207","ISSN":"00063207","PMID":"4245","abstract":"The role of genetic factors in extinction has been a controversial issue, especially since Lande's paper [Genetics and demography in biological conservation, Science 241 (1988) 1455-1460] paper in Science. Here I review the evidence on the contribution of genetic factors to extinction risk. Inbreeding depression, loss of genetic diversity and mutation accumulation have been hypothesised to increase extinction risk. There is now compelling evidence that inbreeding depression and loss of genetic diversity increase extinction risk in laboratory populations of naturally outbreeding species. There is now clear evidence for inbreeding depression in wild species of naturally outbreeding species and strong grounds from individual case studies and from computer projections for believing that this contributes to extinction risk. Further, most species are not driven to extinction before genetic factors have time to impact. The contributions of mutation accumulation to extinction risk in threatened taxa appear to be small and to require very many generations. Thus, there is now sufficient evidence to regard the controversies regarding the contribution of genetic factors to extinction risk as resolved. If genetic factors are ignored, extinction risk will be underestimated and inappropriate recovery strategies may be used. © 2005 Elsevier Ltd. All rights reserved.","author":[{"dropping-particle":"","family":"Frankham","given":"Richard","non-dropping-particle":"","parse-names":false,"suffix":""}],"container-title":"Biological Conservation","id":"ITEM-1","issue":"2","issued":{"date-parts":[["2005"]]},"page":"131-140","title":"Genetics and extinction","type":"article-journal","volume":"126"},"uris":["http://www.mendeley.com/documents/?uuid=2b645802-4850-42da-800e-434555e1e54b"]},{"id":"ITEM-2","itemData":{"DOI":"10.1007/s10592-010-0050-7","ISBN":"1566-0621\\r1572-9737","ISSN":"15660621","abstract":"Population census size (NC) and effective population sizes (Ne) are two crucial parameters that influence population viability, wildlife management deci- sions, and conservation planning. Genetic estimators of both NC and Ne are increasingly widely used because molecular markers are increasingly available, statistical methods are improving rapidly, and genetic estimators complement or improve upon traditional demographic estimators. We review the kinds and applications of estimators of both NC and Ne, and the often undervalued and misunderstood ratio of effective-to-census size (Ne/NC). We focus on recently improved and well evalu- ated methods that are most likely to facilitate conservation. Finally, we outline areas of future research to improve Ne and NC estimation in wild populations.","author":[{"dropping-particle":"","family":"Luikart","given":"Gordon","non-dropping-particle":"","parse-names":false,"suffix":""},{"dropping-particle":"","family":"Ryman","given":"Nils","non-dropping-particle":"","parse-names":false,"suffix":""},{"dropping-particle":"","family":"Tallmon","given":"David A.","non-dropping-particle":"","parse-names":false,"suffix":""},{"dropping-particle":"","family":"Schwartz","given":"Michael K.","non-dropping-particle":"","parse-names":false,"suffix":""},{"dropping-particle":"","family":"Allendorf","given":"Fred W.","non-dropping-particle":"","parse-names":false,"suffix":""}],"container-title":"Conservation Genetics","id":"ITEM-2","issue":"2","issued":{"date-parts":[["2010"]]},"page":"355-373","title":"Estimation of census and effective population sizes: The increasing usefulness of DNA-based approaches","type":"article-journal","volume":"11"},"uris":["http://www.mendeley.com/documents/?uuid=7a4a6caa-c6d0-4f70-86be-c8c0618ac22e"]}],"mendeley":{"formattedCitation":"&lt;sup&gt;30,31&lt;/sup&gt;","plainTextFormattedCitation":"30,31","previouslyFormattedCitation":"&lt;sup&gt;30,31&lt;/sup&gt;"},"properties":{"noteIndex":0},"schema":"https://github.com/citation-style-language/schema/raw/master/csl-citation.json"}</w:instrText>
      </w:r>
      <w:r w:rsidR="001B4B9F" w:rsidRPr="001B4B9F">
        <w:rPr>
          <w:bCs/>
          <w:iCs/>
          <w:lang w:val="en"/>
        </w:rPr>
        <w:fldChar w:fldCharType="separate"/>
      </w:r>
      <w:r w:rsidR="001B4B9F" w:rsidRPr="001B4B9F">
        <w:rPr>
          <w:bCs/>
          <w:iCs/>
          <w:vertAlign w:val="superscript"/>
          <w:lang w:val="en"/>
        </w:rPr>
        <w:t>30,31</w:t>
      </w:r>
      <w:r w:rsidR="001B4B9F" w:rsidRPr="001B4B9F">
        <w:rPr>
          <w:bCs/>
          <w:iCs/>
        </w:rPr>
        <w:fldChar w:fldCharType="end"/>
      </w:r>
      <w:r w:rsidR="001B4B9F" w:rsidRPr="001B4B9F">
        <w:rPr>
          <w:bCs/>
          <w:iCs/>
          <w:lang w:val="en"/>
        </w:rPr>
        <w:t xml:space="preserve">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1B4B9F" w:rsidRPr="001B4B9F">
        <w:rPr>
          <w:bCs/>
          <w:iCs/>
          <w:lang w:val="en"/>
        </w:rPr>
        <w:t xml:space="preserve"> of a given species is defined as the size of a Wright Fisher population that would have the same rate of change of a genetic parameter as the population under study.</w:t>
      </w:r>
      <w:r w:rsidR="001B4B9F" w:rsidRPr="001B4B9F">
        <w:rPr>
          <w:bCs/>
          <w:iCs/>
          <w:lang w:val="en"/>
        </w:rPr>
        <w:fldChar w:fldCharType="begin" w:fldLock="1"/>
      </w:r>
      <w:r w:rsidR="001B4B9F" w:rsidRPr="001B4B9F">
        <w:rPr>
          <w:bCs/>
          <w:iCs/>
          <w:lang w:val="en"/>
        </w:rPr>
        <w:instrText>ADDIN CSL_CITATION {"citationItems":[{"id":"ITEM-1","itemData":{"ISSN":"0016-6731","PMID":"17246615","abstract":"One of the major incentives in the pioneer studies of heredity and variation which led to modern genetics was the hope of obtaining a deeper insight into the evolutionary process. Following the rediscovery of the Mendelian mechanism. there came a feeling that the ... \\n","author":[{"dropping-particle":"","family":"Wright","given":"S","non-dropping-particle":"","parse-names":false,"suffix":""}],"container-title":"Genetics","id":"ITEM-1","issue":"2","issued":{"date-parts":[["1931"]]},"page":"97-159","title":"Evolution in Mendelian Populations.","type":"article-journal","volume":"16"},"uris":["http://www.mendeley.com/documents/?uuid=2f019c74-7e4f-429e-b343-56e7f88947a9"]}],"mendeley":{"formattedCitation":"&lt;sup&gt;32&lt;/sup&gt;","plainTextFormattedCitation":"32","previouslyFormattedCitation":"&lt;sup&gt;32&lt;/sup&gt;"},"properties":{"noteIndex":0},"schema":"https://github.com/citation-style-language/schema/raw/master/csl-citation.json"}</w:instrText>
      </w:r>
      <w:r w:rsidR="001B4B9F" w:rsidRPr="001B4B9F">
        <w:rPr>
          <w:bCs/>
          <w:iCs/>
          <w:lang w:val="en"/>
        </w:rPr>
        <w:fldChar w:fldCharType="separate"/>
      </w:r>
      <w:r w:rsidR="001B4B9F" w:rsidRPr="001B4B9F">
        <w:rPr>
          <w:bCs/>
          <w:iCs/>
          <w:vertAlign w:val="superscript"/>
          <w:lang w:val="en"/>
        </w:rPr>
        <w:t>32</w:t>
      </w:r>
      <w:r w:rsidR="001B4B9F" w:rsidRPr="001B4B9F">
        <w:rPr>
          <w:bCs/>
          <w:iCs/>
        </w:rPr>
        <w:fldChar w:fldCharType="end"/>
      </w:r>
      <w:r w:rsidR="001B4B9F" w:rsidRPr="001B4B9F">
        <w:rPr>
          <w:bCs/>
          <w:iCs/>
          <w:lang w:val="en"/>
        </w:rPr>
        <w:t xml:space="preserve"> </w:t>
      </w:r>
      <w:r w:rsidR="000532D5">
        <w:rPr>
          <w:bCs/>
          <w:iCs/>
          <w:lang w:val="en"/>
        </w:rPr>
        <w:t>That is, an estimation of Ne is a single amount tied to the observation of many frequencies within a population based on the probability of called genotypes. Estimations can be highly variable depending on statistical priors and may not be useful as an absolute value taken alone and without further modeling. Therefore, the purpose of this study is to observe trends in the delta smelt population.</w:t>
      </w:r>
    </w:p>
    <w:p w14:paraId="7885BF33" w14:textId="77777777" w:rsidR="000532D5" w:rsidRDefault="000532D5" w:rsidP="001B4B9F">
      <w:pPr>
        <w:ind w:right="270"/>
        <w:jc w:val="both"/>
        <w:rPr>
          <w:bCs/>
          <w:iCs/>
          <w:lang w:val="en"/>
        </w:rPr>
      </w:pPr>
    </w:p>
    <w:p w14:paraId="0FF9D580" w14:textId="61063375" w:rsidR="001B4B9F" w:rsidRPr="001B4B9F" w:rsidRDefault="001B4B9F" w:rsidP="001B4B9F">
      <w:pPr>
        <w:ind w:right="270"/>
        <w:jc w:val="both"/>
        <w:rPr>
          <w:bCs/>
          <w:iCs/>
          <w:lang w:val="en"/>
        </w:rPr>
      </w:pPr>
      <w:r w:rsidRPr="001B4B9F">
        <w:rPr>
          <w:bCs/>
          <w:iCs/>
          <w:lang w:val="en"/>
        </w:rPr>
        <w:t xml:space="preserve">A number of methods exist to estimate both historical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for evolutionary purposes, as well as contemporary, or short-term,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to quantify </w:t>
      </w:r>
      <w:r w:rsidR="007809DC">
        <w:rPr>
          <w:bCs/>
          <w:iCs/>
          <w:lang w:val="en"/>
        </w:rPr>
        <w:t>more recent, modern</w:t>
      </w:r>
      <w:r w:rsidRPr="001B4B9F">
        <w:rPr>
          <w:bCs/>
          <w:iCs/>
          <w:lang w:val="en"/>
        </w:rPr>
        <w:t xml:space="preserve"> day genetic diversity</w:t>
      </w:r>
      <w:r w:rsidR="007809DC">
        <w:rPr>
          <w:bCs/>
          <w:iCs/>
          <w:lang w:val="en"/>
        </w:rPr>
        <w:t xml:space="preserve"> within a population</w:t>
      </w:r>
      <w:r w:rsidRPr="001B4B9F">
        <w:rPr>
          <w:bCs/>
          <w:iCs/>
          <w:lang w:val="en"/>
        </w:rPr>
        <w:t>.</w:t>
      </w:r>
      <w:r w:rsidRPr="001B4B9F">
        <w:rPr>
          <w:bCs/>
          <w:iCs/>
          <w:lang w:val="en"/>
        </w:rPr>
        <w:fldChar w:fldCharType="begin" w:fldLock="1"/>
      </w:r>
      <w:r w:rsidRPr="001B4B9F">
        <w:rPr>
          <w:bCs/>
          <w:iCs/>
          <w:lang w:val="en"/>
        </w:rPr>
        <w:instrText>ADDIN CSL_CITATION {"citationItems":[{"id":"ITEM-1","itemData":{"DOI":"10.1098/rstb.2005.1682","ISBN":"0962-8436","ISSN":"0962-8436","PMID":"16048783","abstract":"The effective population size (Ne) is an important parameter in ecology, evolutionary biology and conservation biology. It is, however, notoriously difficult to estimate, mainly because of the highly stochastic nature of the processes of inbreeding and genetic drift for which Ne is usually defined and measured, and because of the many factors (such as time and spatial scales, systematic forces) confounding such processes. Many methods have been developed in the past three decades to estimate the current, past and ancient effective population sizes using different information extracted from some genetic markers in a sample of individuals. This paper reviews the methodologies proposed for estimating Ne from genetic data using information on heterozygosity excess, linkage disequilibrium, temporal changes in allele frequency, and pattern and amount of genetic variation within and between populations. For each methodology, I describe mainly the logic and genetic model on which it is based, the data required and information used, the interpretation of the estimate obtained, some results from applications to simulated or empirical datasets and future developments that are needed.","author":[{"dropping-particle":"","family":"Wang","given":"J.","non-dropping-particle":"","parse-names":false,"suffix":""}],"container-title":"Philosophical Transactions of the Royal Society B: Biological Sciences","id":"ITEM-1","issue":"1459","issued":{"date-parts":[["2005"]]},"page":"1395-1409","title":"Estimation of effective population sizes from data on genetic markers","type":"article-journal","volume":"360"},"uris":["http://www.mendeley.com/documents/?uuid=dd6e8d60-7ab6-4c3a-acc8-6fb211dec206"]}],"mendeley":{"formattedCitation":"&lt;sup&gt;33&lt;/sup&gt;","plainTextFormattedCitation":"33","previouslyFormattedCitation":"&lt;sup&gt;33&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33</w:t>
      </w:r>
      <w:r w:rsidRPr="001B4B9F">
        <w:rPr>
          <w:bCs/>
          <w:iCs/>
        </w:rPr>
        <w:fldChar w:fldCharType="end"/>
      </w:r>
      <w:r w:rsidRPr="001B4B9F">
        <w:rPr>
          <w:bCs/>
          <w:iCs/>
          <w:lang w:val="en"/>
        </w:rPr>
        <w:t xml:space="preserve"> Contemporary methods use different genetic parameters such as linkage disequilibrium (LD) between two allele frequencies</w:t>
      </w:r>
      <w:r w:rsidR="006A7615">
        <w:rPr>
          <w:bCs/>
          <w:iCs/>
          <w:lang w:val="en"/>
        </w:rPr>
        <w:t xml:space="preserve"> of individuals within on generation</w:t>
      </w:r>
      <w:r w:rsidRPr="001B4B9F">
        <w:rPr>
          <w:bCs/>
          <w:iCs/>
          <w:lang w:val="en"/>
        </w:rPr>
        <w:t xml:space="preserve"> (inbreeding), </w:t>
      </w:r>
      <w:r w:rsidR="006A7615">
        <w:rPr>
          <w:bCs/>
          <w:iCs/>
          <w:lang w:val="en"/>
        </w:rPr>
        <w:t xml:space="preserve">and temporal </w:t>
      </w:r>
      <w:r w:rsidRPr="001B4B9F">
        <w:rPr>
          <w:bCs/>
          <w:iCs/>
          <w:lang w:val="en"/>
        </w:rPr>
        <w:t>allele frequency variance between generations (genetic drift).</w:t>
      </w:r>
      <w:r w:rsidRPr="001B4B9F">
        <w:rPr>
          <w:bCs/>
          <w:iCs/>
          <w:lang w:val="en"/>
        </w:rPr>
        <w:fldChar w:fldCharType="begin" w:fldLock="1"/>
      </w:r>
      <w:r w:rsidRPr="001B4B9F">
        <w:rPr>
          <w:bCs/>
          <w:iCs/>
          <w:lang w:val="en"/>
        </w:rPr>
        <w:instrText>ADDIN CSL_CITATION {"citationItems":[{"id":"ITEM-1","itemData":{"DOI":"10.1017/S0016672300020553","ISSN":"0016-6723","author":[{"dropping-particle":"","family":"Hill","given":"William G.","non-dropping-particle":"","parse-names":false,"suffix":""}],"container-title":"Genetical Research","id":"ITEM-1","issue":"03","issued":{"date-parts":[["1981","12","14"]]},"page":"209","publisher":"Cambridge University Press","title":"Estimation of effective population size from data on linkage disequilibrium","type":"article-journal","volume":"38"},"uris":["http://www.mendeley.com/documents/?uuid=0c984971-cd8a-3232-a9f3-218ae59a80c8"]},{"id":"ITEM-2","itemData":{"author":[{"dropping-particle":"","family":"Krimbas","given":"C. B.","non-dropping-particle":"","parse-names":false,"suffix":""},{"dropping-particle":"","family":"Tsakas","given":"S.","non-dropping-particle":"","parse-names":false,"suffix":""}],"container-title":"Evolution","id":"ITEM-2","issue":"25","issued":{"date-parts":[["1971"]]},"page":"454-460","title":"THE GENETICS OF DACUS OLEAE. V. CHANGES OF ESTERASE POLYMORPHISM IN A NATURAL POPULA- TION FOLLOWING INSECTICIDE CONTROL-SELECTION OR DRIFT?","type":"article-journal"},"uris":["http://www.mendeley.com/documents/?uuid=a02123bf-3e2b-4d59-a3ed-315192e422ca"]},{"id":"ITEM-3","itemData":{"author":[{"dropping-particle":"","family":"Watterson","given":"G. A.","non-dropping-particle":"","parse-names":false,"suffix":""}],"container-title":"Theoretical Population Biology","id":"ITEM-3","issue":"7","issued":{"date-parts":[["1975"]]},"page":"256-276","title":"On the Number of Segragating Sites in Genetic Models without Recombination","type":"article-journal","volume":"276"},"uris":["http://www.mendeley.com/documents/?uuid=cf35679a-c5f4-4599-b7cd-b436c8d9d8ed"]},{"id":"ITEM-4","itemData":{"DOI":"10.1038/hdy.1994.174","ISSN":"13652540","abstract":"Effective population size is a key parameter in evolutionary and quantitative genetics because it measures the rate of genetic drift and inbreeding. Predictive equations of effective size under a range of circumstances and some of their implications are reviewed in this paper. Derivations are made for the simplest cases, and inter-relations between different formulae and methods are discussed.","author":[{"dropping-particle":"","family":"Caballero","given":"Armando","non-dropping-particle":"","parse-names":false,"suffix":""}],"container-title":"Heredity","id":"ITEM-4","issue":"6","issued":{"date-parts":[["1994"]]},"page":"657-679","title":"Developments in the prediction of effective population size","type":"article-journal","volume":"73"},"uris":["http://www.mendeley.com/documents/?uuid=8a662a47-f33b-444d-9234-ebb7d3d4213e"]},{"id":"ITEM-5","itemData":{"DOI":"10.1017/S0003356100025770","ISSN":"0003-3561","abstract":"&lt;p&gt; If, from a population, samples of individuals are drawn with a small number of parents, it is shown that there will be on average an apparent excess of heterozygotes above the number calculated from the gene frequency in each sample. The apparent proportional excess is &lt;inline-graphic href=\"S0003356100025770_inline1\" mime-subtype=\"gif\"/&gt; where M and F are the number of male and female parents. This is independent of the number of alleles at the locus concerned. The use of the usual significance tests will also be affected. If analyses are done within herds of domestic livestock, particularly cattle, the number of sires in use at any time is likely to lead to a bias of a size which is of biological importance. The conditions under which genotypic ratios can usefully be examined are discussed. &lt;/p&gt;","author":[{"dropping-particle":"","family":"Robertson","given":"Alan","non-dropping-particle":"","parse-names":false,"suffix":""}],"container-title":"Animal Production","id":"ITEM-5","issue":"03","issued":{"date-parts":[["1965","10","2"]]},"page":"319-324","publisher":"Cambridge University Press","title":"The interpretation of genotypic ratios in domestic animal populations","type":"article-journal","volume":"7"},"uris":["http://www.mendeley.com/documents/?uuid=14fac74c-941d-32d8-ba31-bc9470c43041"]},{"id":"ITEM-6","itemData":{"ISBN":"0016-6731","ISSN":"00166731","PMID":"17249104","abstract":"The statistical properties of the standardized variance of gene frequency changes (a quantity equivalent to Wright's inbreeding coefficient) in a random mating population are studied, and new formulae for estimating the effective population size are developed. The accuracy of the formulae depends on the ratio of sample size to effective size, the number of generations involved (t), and the number of loci or alleles used. It is shown that the standardized variance approximately follows the chi(2) distribution unless t is very large, and the confidence interval of the estimate of effective size can be obtained by using this property. Application of the formulae to data from an isolated population of Dacus oleae has shown that the effective size of this population is about one tenth of the minimum census size, though there was a possibility that the procedure of sampling genes was improper.","author":[{"dropping-particle":"","family":"Nei","given":"M.","non-dropping-particle":"","parse-names":false,"suffix":""},{"dropping-particle":"","family":"Tajima","given":"F.","non-dropping-particle":"","parse-names":false,"suffix":""}],"container-title":"Genetics","id":"ITEM-6","issue":"3","issued":{"date-parts":[["1981"]]},"page":"625-640","title":"Genetic drift and estimation of effective population size","type":"article-journal","volume":"98"},"uris":["http://www.mendeley.com/documents/?uuid=ec0e53ce-cf23-40b1-9470-c4b7f7ebde7a"]}],"mendeley":{"formattedCitation":"&lt;sup&gt;34–39&lt;/sup&gt;","plainTextFormattedCitation":"34–39","previouslyFormattedCitation":"&lt;sup&gt;34–39&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34–39</w:t>
      </w:r>
      <w:r w:rsidRPr="001B4B9F">
        <w:rPr>
          <w:bCs/>
          <w:iCs/>
        </w:rPr>
        <w:fldChar w:fldCharType="end"/>
      </w:r>
      <w:r w:rsidRPr="001B4B9F">
        <w:rPr>
          <w:bCs/>
          <w:iCs/>
          <w:lang w:val="en"/>
        </w:rPr>
        <w:t xml:space="preserve"> Today, LD and temporal methods are commonly used in conservation genetic studies and management as they can detect population declines </w:t>
      </w:r>
      <w:r w:rsidR="006A7615">
        <w:rPr>
          <w:bCs/>
          <w:iCs/>
          <w:lang w:val="en"/>
        </w:rPr>
        <w:t>up to as rapidly as</w:t>
      </w:r>
      <w:r w:rsidRPr="001B4B9F">
        <w:rPr>
          <w:bCs/>
          <w:iCs/>
          <w:lang w:val="en"/>
        </w:rPr>
        <w:t xml:space="preserve"> one generation post-</w:t>
      </w:r>
      <w:r w:rsidR="006A7615">
        <w:rPr>
          <w:bCs/>
          <w:iCs/>
          <w:lang w:val="en"/>
        </w:rPr>
        <w:t xml:space="preserve"> population </w:t>
      </w:r>
      <w:r w:rsidRPr="001B4B9F">
        <w:rPr>
          <w:bCs/>
          <w:iCs/>
          <w:lang w:val="en"/>
        </w:rPr>
        <w:t>decline</w:t>
      </w:r>
      <w:r w:rsidRPr="001B4B9F">
        <w:rPr>
          <w:bCs/>
          <w:iCs/>
          <w:lang w:val="en"/>
        </w:rPr>
        <w:fldChar w:fldCharType="begin" w:fldLock="1"/>
      </w:r>
      <w:r w:rsidRPr="001B4B9F">
        <w:rPr>
          <w:bCs/>
          <w:iCs/>
          <w:lang w:val="en"/>
        </w:rPr>
        <w:instrText>ADDIN CSL_CITATION {"citationItems":[{"id":"ITEM-1","itemData":{"DOI":"10.1111/j.1752-4571.2010.00150.x","ISBN":"1752-4571","ISSN":"17524563","PMID":"25567959","abstract":"Early detection of population declines is essential to prevent extinctions and to ensure sustainable harvest. We evaluated the performance of two Ne estimators to detect population declines: the two-sample temporal method and a one-sample method based on linkage disequilibrium (LD). We used simulated data representing a wide range of population sizes, sample sizes and number of loci. Both methods usually detect a population decline only one generation after it occurs if Ne drops to less than approximately 100, and 40 microsatellite loci and 50 individuals are sampled. However, the LD method often out performed the temporal method by allowing earlier detection of less severe population declines (Ne approximately 200). Power for early detection increased more rapidly with the number of individuals sampled than with the number of loci genotyped, primarily for the LD method. The number of samples available is therefore an important criterion when choosing between the LD and temporal methods. We provide guidelines regarding design of studies targeted at monitoring for population declines. We also report that 40 single nucleotide polymorphism (SNP) markers give slightly lower precision than 10 microsatellite markers. Our results suggest that conservation management and monitoring strategies can reliably use genetic based methods for early detection of population declines.","author":[{"dropping-particle":"","family":"Antao","given":"Tiago","non-dropping-particle":"","parse-names":false,"suffix":""},{"dropping-particle":"","family":"Pérez-Figueroa","given":"Andrés","non-dropping-particle":"","parse-names":false,"suffix":""},{"dropping-particle":"","family":"Luikart","given":"Gordon","non-dropping-particle":"","parse-names":false,"suffix":""}],"container-title":"Evolutionary Applications","id":"ITEM-1","issue":"1","issued":{"date-parts":[["2011"]]},"page":"144-154","title":"Early detection of population declines: High power of genetic monitoring using effective population size estimators","type":"article-journal","volume":"4"},"uris":["http://www.mendeley.com/documents/?uuid=e56e71c8-ef6d-4dd9-9156-928797a28828"]}],"mendeley":{"formattedCitation":"&lt;sup&gt;40&lt;/sup&gt;","plainTextFormattedCitation":"40","previouslyFormattedCitation":"&lt;sup&gt;40&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0</w:t>
      </w:r>
      <w:r w:rsidRPr="001B4B9F">
        <w:rPr>
          <w:bCs/>
          <w:iCs/>
        </w:rPr>
        <w:fldChar w:fldCharType="end"/>
      </w:r>
      <w:r w:rsidRPr="001B4B9F">
        <w:rPr>
          <w:bCs/>
          <w:iCs/>
          <w:lang w:val="en"/>
        </w:rPr>
        <w:t xml:space="preserve"> and reliably detect population declines ten generations post decline.</w:t>
      </w:r>
      <w:r w:rsidRPr="001B4B9F">
        <w:rPr>
          <w:bCs/>
          <w:iCs/>
          <w:lang w:val="en"/>
        </w:rPr>
        <w:fldChar w:fldCharType="begin" w:fldLock="1"/>
      </w:r>
      <w:r w:rsidRPr="001B4B9F">
        <w:rPr>
          <w:bCs/>
          <w:iCs/>
          <w:lang w:val="en"/>
        </w:rPr>
        <w:instrText>ADDIN CSL_CITATION {"citationItems":[{"id":"ITEM-1","itemData":{"DOI":"10.1038/s41437-017-0037-y","ISSN":"13652540","abstract":"Large genomic data sets generated with restriction site-associated DNA sequencing (RADseq), in combination with demographic inference methods, are improving our ability to gain insights into the population history of species. We used a simulation approach to examine the potential for RADseq data sets to accurately estimate effective population size (N\n                e) over the course of stable and declining population trends, and we compare the ability of two methods of analysis to accurately distinguish stable from steadily declining populations over a contemporary time scale (20 generations). Using a linkage disequilibrium-based analysis, individual sampling (i.e., n ≥ 30) had the greatest effect on N\n                e estimation and the detection of population size declines, with declines reliably detected across scenarios ~10 generations after they began. Coalescent-based inference required fewer sampled individuals (i.e., n = 15), and instead was most influenced by the size of the SNP data set, with 25,000–50,000 SNPs required for accurate detection of population trends and at least 20 generations after decline began. The number of samples available and targeted number of RADseq loci are important criteria when choosing between these methods. Neither method suffered any apparent bias due to the effects of allele dropout typical of RAD data. With an understanding of the limitations and biases of these approaches, researchers can make more informed decisions when designing their sampling and analyses. Overall, our results reveal that demographic inference using RADseq data can be successfully applied to infer recent population size change and may be an important tool for population monitoring and conservation biology.","author":[{"dropping-particle":"","family":"Nunziata","given":"Schyler O.","non-dropping-particle":"","parse-names":false,"suffix":""},{"dropping-particle":"","family":"Weisrock","given":"David W.","non-dropping-particle":"","parse-names":false,"suffix":""}],"container-title":"Heredity","id":"ITEM-1","issue":"3","issued":{"date-parts":[["2018"]]},"page":"196-207","title":"Estimation of contemporary effective population size and population declines using RAD sequence data","type":"article-journal","volume":"120"},"uris":["http://www.mendeley.com/documents/?uuid=9799aed3-713c-48ef-99d2-e5c2a4b0e2e5"]}],"mendeley":{"formattedCitation":"&lt;sup&gt;14&lt;/sup&gt;","plainTextFormattedCitation":"14","previouslyFormattedCitation":"&lt;sup&gt;14&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14</w:t>
      </w:r>
      <w:r w:rsidRPr="001B4B9F">
        <w:rPr>
          <w:bCs/>
          <w:iCs/>
        </w:rPr>
        <w:fldChar w:fldCharType="end"/>
      </w:r>
      <w:r w:rsidRPr="001B4B9F">
        <w:rPr>
          <w:bCs/>
          <w:iCs/>
          <w:lang w:val="en"/>
        </w:rPr>
        <w:t xml:space="preserve"> Early and reliable detection of diminished genetic diversity is important when protecting endangered species </w:t>
      </w:r>
      <w:r w:rsidR="006A7615">
        <w:rPr>
          <w:bCs/>
          <w:iCs/>
          <w:lang w:val="en"/>
        </w:rPr>
        <w:t>to</w:t>
      </w:r>
      <w:r w:rsidRPr="001B4B9F">
        <w:rPr>
          <w:bCs/>
          <w:iCs/>
          <w:lang w:val="en"/>
        </w:rPr>
        <w:t xml:space="preserve"> seek to increase or maintain genetic diversity, as it is the raw component for natural selection to act on</w:t>
      </w:r>
      <w:r w:rsidR="006A7615">
        <w:rPr>
          <w:bCs/>
          <w:iCs/>
          <w:lang w:val="en"/>
        </w:rPr>
        <w:t xml:space="preserve">, and better </w:t>
      </w:r>
      <w:proofErr w:type="spellStart"/>
      <w:r w:rsidR="006A7615">
        <w:rPr>
          <w:bCs/>
          <w:iCs/>
          <w:lang w:val="en"/>
        </w:rPr>
        <w:t>undersand</w:t>
      </w:r>
      <w:proofErr w:type="spellEnd"/>
      <w:r w:rsidR="006A7615">
        <w:rPr>
          <w:bCs/>
          <w:iCs/>
          <w:lang w:val="en"/>
        </w:rPr>
        <w:t xml:space="preserve"> how management practices may be effecting the genetic diversity of delta smelt</w:t>
      </w:r>
      <w:r w:rsidRPr="001B4B9F">
        <w:rPr>
          <w:bCs/>
          <w:iCs/>
          <w:lang w:val="en"/>
        </w:rPr>
        <w:t xml:space="preserve">. </w:t>
      </w:r>
      <w:r w:rsidRPr="001B4B9F">
        <w:rPr>
          <w:bCs/>
          <w:iCs/>
          <w:lang w:val="en"/>
        </w:rPr>
        <w:fldChar w:fldCharType="begin" w:fldLock="1"/>
      </w:r>
      <w:r w:rsidRPr="001B4B9F">
        <w:rPr>
          <w:bCs/>
          <w:iCs/>
          <w:lang w:val="en"/>
        </w:rPr>
        <w:instrText>ADDIN CSL_CITATION {"citationItems":[{"id":"ITEM-1","itemData":{"ISBN":"0716735970","author":[{"dropping-particle":"","family":"Griffiths","given":"AJF","non-dropping-particle":"","parse-names":false,"suffix":""},{"dropping-particle":"","family":"Gelbart","given":"WH","non-dropping-particle":"","parse-names":false,"suffix":""},{"dropping-particle":"","family":"Miller","given":"JH","non-dropping-particle":"","parse-names":false,"suffix":""},{"dropping-particle":"","family":"Lewontin","given":"RC","non-dropping-particle":"","parse-names":false,"suffix":""}],"id":"ITEM-1","issued":{"date-parts":[["1999"]]},"publisher":"W. H. Freeman","publisher-place":"New York","title":"Modern Genetic Analysis","type":"book"},"uris":["http://www.mendeley.com/documents/?uuid=ca0575f2-5cc7-4d4b-b9ef-2e584a2786db"]}],"mendeley":{"formattedCitation":"&lt;sup&gt;41&lt;/sup&gt;","plainTextFormattedCitation":"41","previouslyFormattedCitation":"&lt;sup&gt;41&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1</w:t>
      </w:r>
      <w:r w:rsidRPr="001B4B9F">
        <w:rPr>
          <w:bCs/>
          <w:iCs/>
        </w:rPr>
        <w:fldChar w:fldCharType="end"/>
      </w:r>
    </w:p>
    <w:p w14:paraId="7E805A46" w14:textId="77777777" w:rsidR="001B4B9F" w:rsidRPr="001B4B9F" w:rsidRDefault="001B4B9F" w:rsidP="001B4B9F">
      <w:pPr>
        <w:ind w:right="270"/>
        <w:jc w:val="both"/>
        <w:rPr>
          <w:bCs/>
          <w:iCs/>
          <w:lang w:val="en"/>
        </w:rPr>
      </w:pPr>
      <w:r w:rsidRPr="001B4B9F">
        <w:rPr>
          <w:bCs/>
          <w:iCs/>
          <w:lang w:val="en"/>
        </w:rPr>
        <w:t xml:space="preserve"> </w:t>
      </w:r>
    </w:p>
    <w:p w14:paraId="1D143A46" w14:textId="3FD57D56" w:rsidR="001B4B9F" w:rsidRPr="001B4B9F" w:rsidRDefault="001B4B9F" w:rsidP="001B4B9F">
      <w:pPr>
        <w:ind w:right="270"/>
        <w:jc w:val="both"/>
        <w:rPr>
          <w:bCs/>
          <w:iCs/>
          <w:lang w:val="en"/>
        </w:rPr>
      </w:pPr>
      <w:r w:rsidRPr="001B4B9F">
        <w:rPr>
          <w:bCs/>
          <w:iCs/>
          <w:lang w:val="en"/>
        </w:rPr>
        <w:t xml:space="preserve">Two previous studies estimated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in the wild population of delta smelt using 12-15</w:t>
      </w:r>
      <m:oMath>
        <m:r>
          <w:rPr>
            <w:rFonts w:ascii="Cambria Math" w:hAnsi="Cambria Math"/>
            <w:lang w:val="en"/>
          </w:rPr>
          <m:t>μsat</m:t>
        </m:r>
      </m:oMath>
      <w:r w:rsidRPr="001B4B9F">
        <w:rPr>
          <w:bCs/>
          <w:iCs/>
          <w:lang w:val="en"/>
        </w:rPr>
        <w:t xml:space="preserve"> markers. Fisch et al. 2011 found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to be decreasing from 2003 to 2009 study period</w:t>
      </w:r>
      <w:r w:rsidR="006A7615" w:rsidRPr="001B4B9F">
        <w:rPr>
          <w:bCs/>
          <w:iCs/>
          <w:lang w:val="en"/>
        </w:rPr>
        <w:fldChar w:fldCharType="begin" w:fldLock="1"/>
      </w:r>
      <w:r w:rsidR="006A7615" w:rsidRPr="001B4B9F">
        <w:rPr>
          <w:bCs/>
          <w:iCs/>
          <w:lang w:val="en"/>
        </w:rPr>
        <w:instrText>ADDIN CSL_CITATION {"citationItems":[{"id":"ITEM-1","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uris":["http://www.mendeley.com/documents/?uuid=23e53af3-288d-48bc-b9a7-174ca5e00a87"]}],"mendeley":{"formattedCitation":"&lt;sup&gt;3&lt;/sup&gt;","plainTextFormattedCitation":"3","previouslyFormattedCitation":"&lt;sup&gt;3&lt;/sup&gt;"},"properties":{"noteIndex":0},"schema":"https://github.com/citation-style-language/schema/raw/master/csl-citation.json"}</w:instrText>
      </w:r>
      <w:r w:rsidR="006A7615" w:rsidRPr="001B4B9F">
        <w:rPr>
          <w:bCs/>
          <w:iCs/>
          <w:lang w:val="en"/>
        </w:rPr>
        <w:fldChar w:fldCharType="separate"/>
      </w:r>
      <w:r w:rsidR="006A7615" w:rsidRPr="001B4B9F">
        <w:rPr>
          <w:bCs/>
          <w:iCs/>
          <w:vertAlign w:val="superscript"/>
          <w:lang w:val="en"/>
        </w:rPr>
        <w:t>3</w:t>
      </w:r>
      <w:r w:rsidR="006A7615" w:rsidRPr="001B4B9F">
        <w:rPr>
          <w:bCs/>
          <w:iCs/>
        </w:rPr>
        <w:fldChar w:fldCharType="end"/>
      </w:r>
      <w:r w:rsidRPr="001B4B9F">
        <w:rPr>
          <w:bCs/>
          <w:iCs/>
          <w:lang w:val="en"/>
        </w:rPr>
        <w:t xml:space="preserve">. In contrast, Finger et al. 2017 found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could not be accurately estimated from 2011 to 2014 due to infinite confidence intervals</w:t>
      </w:r>
      <w:r w:rsidR="006A7615" w:rsidRPr="001B4B9F">
        <w:rPr>
          <w:bCs/>
          <w:iCs/>
          <w:lang w:val="en"/>
        </w:rPr>
        <w:fldChar w:fldCharType="begin" w:fldLock="1"/>
      </w:r>
      <w:r w:rsidR="006A7615" w:rsidRPr="001B4B9F">
        <w:rPr>
          <w:bCs/>
          <w:iCs/>
          <w:lang w:val="en"/>
        </w:rPr>
        <w:instrText>ADDIN CSL_CITATION {"citationItems":[{"id":"ITEM-1","itemData":{"DOI":"10.15447/sfews.2017v15iss2art5","ISSN":"15462366","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author":[{"dropping-particle":"","family":"Finger","given":"Amanda J.","non-dropping-particle":"","parse-names":false,"suffix":""},{"dropping-particle":"","family":"Schumer","given":"Gregg","non-dropping-particle":"","parse-names":false,"suffix":""},{"dropping-particle":"","family":"Benjamin","given":"Alyssa","non-dropping-particle":"","parse-names":false,"suffix":""},{"dropping-particle":"","family":"Blankenship","given":"Scott","non-dropping-particle":"","parse-names":false,"suffix":""}],"container-title":"San Francisco Estuary and Watershed Science","id":"ITEM-1","issue":"2","issued":{"date-parts":[["2017"]]},"title":"Evaluation and Interpretation of Genetic Effective Population Size of Delta Smelt from 2011–2014","type":"article-journal","volume":"15"},"uris":["http://www.mendeley.com/documents/?uuid=8a1fff3b-b484-4eba-a7c8-379c034ef16f"]}],"mendeley":{"formattedCitation":"&lt;sup&gt;2&lt;/sup&gt;","plainTextFormattedCitation":"2","previouslyFormattedCitation":"&lt;sup&gt;2&lt;/sup&gt;"},"properties":{"noteIndex":0},"schema":"https://github.com/citation-style-language/schema/raw/master/csl-citation.json"}</w:instrText>
      </w:r>
      <w:r w:rsidR="006A7615" w:rsidRPr="001B4B9F">
        <w:rPr>
          <w:bCs/>
          <w:iCs/>
          <w:lang w:val="en"/>
        </w:rPr>
        <w:fldChar w:fldCharType="separate"/>
      </w:r>
      <w:r w:rsidR="006A7615" w:rsidRPr="001B4B9F">
        <w:rPr>
          <w:bCs/>
          <w:iCs/>
          <w:vertAlign w:val="superscript"/>
          <w:lang w:val="en"/>
        </w:rPr>
        <w:t>2</w:t>
      </w:r>
      <w:r w:rsidR="006A7615" w:rsidRPr="001B4B9F">
        <w:rPr>
          <w:bCs/>
          <w:iCs/>
        </w:rPr>
        <w:fldChar w:fldCharType="end"/>
      </w:r>
      <w:r w:rsidRPr="001B4B9F">
        <w:rPr>
          <w:bCs/>
          <w:iCs/>
          <w:lang w:val="en"/>
        </w:rPr>
        <w:t>. Multiple factors may have contributed to this discrepancy: 1) different versions of NeEstimator</w:t>
      </w:r>
      <w:r w:rsidRPr="001B4B9F">
        <w:rPr>
          <w:bCs/>
          <w:iCs/>
          <w:lang w:val="en"/>
        </w:rPr>
        <w:fldChar w:fldCharType="begin" w:fldLock="1"/>
      </w:r>
      <w:r w:rsidRPr="001B4B9F">
        <w:rPr>
          <w:bCs/>
          <w:iCs/>
          <w:lang w:val="en"/>
        </w:rPr>
        <w:instrText>ADDIN CSL_CITATION {"citationItems":[{"id":"ITEM-1","itemData":{"author":[{"dropping-particle":"","family":"Peel","given":"D.","non-dropping-particle":"","parse-names":false,"suffix":""},{"dropping-particle":"","family":"Ovenden","given":"J. R.","non-dropping-particle":"","parse-names":false,"suffix":""},{"dropping-particle":"","family":"Peel","given":"S.L.","non-dropping-particle":"","parse-names":false,"suffix":""}],"container-title":"Department of Primary Industries and Fisheries, Queensland Government, Brisbane","id":"ITEM-1","issued":{"date-parts":[["2004"]]},"title":"NeEstimator: software for estimating effective population size (version 1.3).","type":"article-journal"},"uris":["http://www.mendeley.com/documents/?uuid=7bc61e7d-d5ef-494d-b56e-0302c53f4652"]},{"id":"ITEM-2","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ITEM-2","issued":{"date-parts":[["2014"]]},"page":"209-214","title":"Ne ESTIMATOR v2 : re - implementation of software for the estimation of contemporary effective population size ( N e ) from genetic data","type":"article-journal","volume":"14"},"uris":["http://www.mendeley.com/documents/?uuid=8dc3e6a5-7528-4e13-ad54-3450be07e314"]}],"mendeley":{"formattedCitation":"&lt;sup&gt;42,43&lt;/sup&gt;","plainTextFormattedCitation":"42,43","previouslyFormattedCitation":"&lt;sup&gt;42,43&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2,43</w:t>
      </w:r>
      <w:r w:rsidRPr="001B4B9F">
        <w:rPr>
          <w:bCs/>
          <w:iCs/>
        </w:rPr>
        <w:fldChar w:fldCharType="end"/>
      </w:r>
      <w:r w:rsidRPr="001B4B9F">
        <w:rPr>
          <w:bCs/>
          <w:iCs/>
          <w:lang w:val="en"/>
        </w:rPr>
        <w:t xml:space="preserve"> were used between the two studies; 2) differences in the number of informative loci analyzed; or 3) the number of generations factored into the analysis. </w:t>
      </w:r>
      <w:r w:rsidR="006A7615">
        <w:rPr>
          <w:bCs/>
          <w:iCs/>
          <w:lang w:val="en"/>
        </w:rPr>
        <w:t xml:space="preserve">We sought to gain a broad understanding of the genetic diversity of delta smelt by estimating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6A7615" w:rsidRPr="001B4B9F">
        <w:rPr>
          <w:bCs/>
          <w:iCs/>
          <w:lang w:val="en"/>
        </w:rPr>
        <w:t xml:space="preserve"> </w:t>
      </w:r>
      <w:r w:rsidR="006A7615">
        <w:rPr>
          <w:bCs/>
          <w:iCs/>
          <w:lang w:val="en"/>
        </w:rPr>
        <w:t xml:space="preserve"> through a longer timeframe––from 1995 to 2019.</w:t>
      </w:r>
    </w:p>
    <w:p w14:paraId="77D8C357" w14:textId="6C429A2F" w:rsidR="001B4B9F" w:rsidRDefault="001B4B9F" w:rsidP="001B4B9F">
      <w:pPr>
        <w:ind w:right="270"/>
        <w:jc w:val="both"/>
        <w:rPr>
          <w:bCs/>
          <w:iCs/>
        </w:rPr>
      </w:pPr>
    </w:p>
    <w:p w14:paraId="026803A4" w14:textId="44049BFC" w:rsidR="00984AE7" w:rsidRPr="00D96AC9" w:rsidRDefault="00984AE7" w:rsidP="00984AE7">
      <w:pPr>
        <w:ind w:right="270"/>
        <w:rPr>
          <w:b/>
          <w:i/>
        </w:rPr>
      </w:pPr>
      <w:r w:rsidRPr="00490077">
        <w:rPr>
          <w:b/>
          <w:i/>
        </w:rPr>
        <w:t>Sample collection</w:t>
      </w:r>
      <w:r w:rsidR="00A85974">
        <w:rPr>
          <w:b/>
          <w:i/>
        </w:rPr>
        <w:t xml:space="preserve"> &amp; sequencing</w:t>
      </w:r>
    </w:p>
    <w:p w14:paraId="6B60537D" w14:textId="77777777" w:rsidR="00984AE7" w:rsidRPr="000D71F5" w:rsidRDefault="00984AE7" w:rsidP="00984AE7">
      <w:pPr>
        <w:ind w:right="270"/>
        <w:rPr>
          <w:i/>
        </w:rPr>
      </w:pPr>
      <w:r w:rsidRPr="000D71F5">
        <w:rPr>
          <w:i/>
        </w:rPr>
        <w:t>Methods</w:t>
      </w:r>
    </w:p>
    <w:p w14:paraId="2802C450" w14:textId="6F7936EA" w:rsidR="001B4B9F" w:rsidRPr="001B4B9F" w:rsidRDefault="001B4B9F" w:rsidP="001B4B9F">
      <w:pPr>
        <w:ind w:right="270"/>
        <w:jc w:val="both"/>
        <w:rPr>
          <w:bCs/>
          <w:iCs/>
          <w:lang w:val="en"/>
        </w:rPr>
      </w:pPr>
      <w:r w:rsidRPr="001B4B9F">
        <w:rPr>
          <w:bCs/>
          <w:iCs/>
          <w:lang w:val="en"/>
        </w:rPr>
        <w:t xml:space="preserve">We </w:t>
      </w:r>
      <w:r w:rsidR="00A85974">
        <w:rPr>
          <w:bCs/>
          <w:iCs/>
          <w:lang w:val="en"/>
        </w:rPr>
        <w:t xml:space="preserve">collected and </w:t>
      </w:r>
      <w:r w:rsidRPr="001B4B9F">
        <w:rPr>
          <w:bCs/>
          <w:iCs/>
          <w:lang w:val="en"/>
        </w:rPr>
        <w:t>sequenced archived samples collected in state and federal trawls from 1993-2</w:t>
      </w:r>
      <w:r w:rsidR="006A7615">
        <w:rPr>
          <w:bCs/>
          <w:iCs/>
          <w:lang w:val="en"/>
        </w:rPr>
        <w:t>0</w:t>
      </w:r>
      <w:r w:rsidR="00A85974">
        <w:rPr>
          <w:bCs/>
          <w:iCs/>
          <w:lang w:val="en"/>
        </w:rPr>
        <w:t>24</w:t>
      </w:r>
      <w:r w:rsidRPr="001B4B9F">
        <w:rPr>
          <w:bCs/>
          <w:iCs/>
          <w:lang w:val="en"/>
        </w:rPr>
        <w:t xml:space="preserve">. Contemporary samples were collected </w:t>
      </w:r>
      <w:r w:rsidR="00A85974">
        <w:rPr>
          <w:bCs/>
          <w:iCs/>
          <w:lang w:val="en"/>
        </w:rPr>
        <w:t xml:space="preserve">and transferred into the custody of the Genomic Variation Laboratory </w:t>
      </w:r>
      <w:r w:rsidRPr="001B4B9F">
        <w:rPr>
          <w:bCs/>
          <w:iCs/>
          <w:lang w:val="en"/>
        </w:rPr>
        <w:t>as fin clips by Interagency Ecological Program surveys from 2015-20</w:t>
      </w:r>
      <w:r w:rsidR="00A85974">
        <w:rPr>
          <w:bCs/>
          <w:iCs/>
          <w:lang w:val="en"/>
        </w:rPr>
        <w:t>20</w:t>
      </w:r>
      <w:r w:rsidRPr="001B4B9F">
        <w:rPr>
          <w:bCs/>
          <w:iCs/>
          <w:lang w:val="en"/>
        </w:rPr>
        <w:t xml:space="preserve">. Genomic DNA </w:t>
      </w:r>
      <w:r w:rsidR="00A85974">
        <w:rPr>
          <w:bCs/>
          <w:iCs/>
          <w:lang w:val="en"/>
        </w:rPr>
        <w:t>was</w:t>
      </w:r>
      <w:r w:rsidRPr="001B4B9F">
        <w:rPr>
          <w:bCs/>
          <w:iCs/>
          <w:lang w:val="en"/>
        </w:rPr>
        <w:t xml:space="preserve"> extracted using Qiagen </w:t>
      </w:r>
      <w:proofErr w:type="spellStart"/>
      <w:r w:rsidRPr="001B4B9F">
        <w:rPr>
          <w:bCs/>
          <w:iCs/>
          <w:lang w:val="en"/>
        </w:rPr>
        <w:t>DNeasy</w:t>
      </w:r>
      <w:proofErr w:type="spellEnd"/>
      <w:r w:rsidRPr="001B4B9F">
        <w:rPr>
          <w:bCs/>
          <w:iCs/>
          <w:lang w:val="en"/>
        </w:rPr>
        <w:t xml:space="preserve"> Blood and Tissue Kit (Qiagen, Valencia, CA) according to the manufacturer’s protocol. In order to produce a large number of loci in a </w:t>
      </w:r>
      <w:r w:rsidRPr="001B4B9F">
        <w:rPr>
          <w:bCs/>
          <w:iCs/>
          <w:lang w:val="en"/>
        </w:rPr>
        <w:lastRenderedPageBreak/>
        <w:t xml:space="preserve">cost-effective manner, restriction site associated DNA (RAD) sequencing was carried out for all individuals. RAD libraries were prepared using the </w:t>
      </w:r>
      <w:r w:rsidRPr="001B4B9F">
        <w:rPr>
          <w:bCs/>
          <w:i/>
          <w:iCs/>
          <w:lang w:val="en"/>
        </w:rPr>
        <w:t>Sbf1</w:t>
      </w:r>
      <w:r w:rsidRPr="001B4B9F">
        <w:rPr>
          <w:bCs/>
          <w:iCs/>
          <w:lang w:val="en"/>
        </w:rPr>
        <w:t xml:space="preserve"> restriction enzyme according to the ‘new RAD protocol’ described in Ali et al., </w:t>
      </w:r>
      <w:r w:rsidRPr="001B4B9F">
        <w:rPr>
          <w:bCs/>
          <w:iCs/>
          <w:lang w:val="en"/>
        </w:rPr>
        <w:fldChar w:fldCharType="begin" w:fldLock="1"/>
      </w:r>
      <w:r w:rsidRPr="001B4B9F">
        <w:rPr>
          <w:bCs/>
          <w:iCs/>
          <w:lang w:val="en"/>
        </w:rPr>
        <w:instrText>ADDIN CSL_CITATION {"citationItems":[{"id":"ITEM-1","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ITEM-1","issue":"2","issued":{"date-parts":[["2016"]]},"page":"389-400","title":"Rad capture (Rapture): Flexible and efficient sequence-based genotyping","type":"article-journal","volume":"202"},"uris":["http://www.mendeley.com/documents/?uuid=108c1601-9e2f-4f7b-81a8-b381c49c5d30"]}],"mendeley":{"formattedCitation":"&lt;sup&gt;44&lt;/sup&gt;","plainTextFormattedCitation":"44","previouslyFormattedCitation":"&lt;sup&gt;44&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4</w:t>
      </w:r>
      <w:r w:rsidRPr="001B4B9F">
        <w:rPr>
          <w:bCs/>
          <w:iCs/>
        </w:rPr>
        <w:fldChar w:fldCharType="end"/>
      </w:r>
      <w:r w:rsidRPr="001B4B9F">
        <w:rPr>
          <w:bCs/>
          <w:iCs/>
          <w:lang w:val="en"/>
        </w:rPr>
        <w:t xml:space="preserve"> and sequenced 100 bp paired-end reads on an Illumina </w:t>
      </w:r>
      <w:proofErr w:type="spellStart"/>
      <w:r w:rsidRPr="001B4B9F">
        <w:rPr>
          <w:bCs/>
          <w:iCs/>
          <w:lang w:val="en"/>
        </w:rPr>
        <w:t>HiSeq</w:t>
      </w:r>
      <w:proofErr w:type="spellEnd"/>
      <w:r w:rsidRPr="001B4B9F">
        <w:rPr>
          <w:bCs/>
          <w:iCs/>
          <w:lang w:val="en"/>
        </w:rPr>
        <w:t xml:space="preserve"> 4000.</w:t>
      </w:r>
    </w:p>
    <w:p w14:paraId="0D31F6C0" w14:textId="58BB12EA" w:rsidR="001B4B9F" w:rsidRDefault="001B4B9F" w:rsidP="001B4B9F">
      <w:pPr>
        <w:ind w:right="270"/>
        <w:jc w:val="both"/>
        <w:rPr>
          <w:bCs/>
          <w:iCs/>
          <w:lang w:val="en"/>
        </w:rPr>
      </w:pPr>
      <w:r w:rsidRPr="001B4B9F">
        <w:rPr>
          <w:bCs/>
          <w:iCs/>
          <w:lang w:val="en"/>
        </w:rPr>
        <w:t xml:space="preserve"> </w:t>
      </w:r>
    </w:p>
    <w:p w14:paraId="1BD1876E" w14:textId="109CF804" w:rsidR="00A85974" w:rsidRPr="00DA18B8" w:rsidRDefault="00A85974" w:rsidP="001B4B9F">
      <w:pPr>
        <w:ind w:right="270"/>
        <w:jc w:val="both"/>
        <w:rPr>
          <w:bCs/>
          <w:i/>
          <w:lang w:val="en"/>
        </w:rPr>
      </w:pPr>
      <w:r w:rsidRPr="00DA18B8">
        <w:rPr>
          <w:bCs/>
          <w:i/>
          <w:lang w:val="en"/>
        </w:rPr>
        <w:t>Results</w:t>
      </w:r>
    </w:p>
    <w:p w14:paraId="70E36573" w14:textId="008A3A47" w:rsidR="00A85974" w:rsidRDefault="00A85974" w:rsidP="001B4B9F">
      <w:pPr>
        <w:ind w:right="270"/>
        <w:jc w:val="both"/>
        <w:rPr>
          <w:bCs/>
          <w:iCs/>
          <w:lang w:val="en"/>
        </w:rPr>
      </w:pPr>
      <w:r>
        <w:rPr>
          <w:bCs/>
          <w:iCs/>
          <w:lang w:val="en"/>
        </w:rPr>
        <w:t xml:space="preserve">A total of 2,976 samples from 24 years spanning 27 generations were sequenced. </w:t>
      </w:r>
    </w:p>
    <w:p w14:paraId="51EA74BB" w14:textId="2A8D19F4" w:rsidR="00DA18B8" w:rsidRDefault="00DA18B8" w:rsidP="001B4B9F">
      <w:pPr>
        <w:ind w:right="270"/>
        <w:jc w:val="both"/>
        <w:rPr>
          <w:bCs/>
          <w:iCs/>
          <w:lang w:val="en"/>
        </w:rPr>
      </w:pPr>
    </w:p>
    <w:p w14:paraId="022979CA" w14:textId="14C115FB" w:rsidR="00DA18B8" w:rsidRDefault="00DA18B8" w:rsidP="00DA18B8">
      <w:pPr>
        <w:pStyle w:val="Heading2"/>
        <w:rPr>
          <w:lang w:val="en"/>
        </w:rPr>
      </w:pPr>
      <w:r>
        <w:rPr>
          <w:lang w:val="en"/>
        </w:rPr>
        <w:t>Read processing</w:t>
      </w:r>
      <w:r w:rsidR="003273B3">
        <w:rPr>
          <w:lang w:val="en"/>
        </w:rPr>
        <w:t xml:space="preserve"> and </w:t>
      </w:r>
      <w:r>
        <w:rPr>
          <w:lang w:val="en"/>
        </w:rPr>
        <w:t>alignment</w:t>
      </w:r>
    </w:p>
    <w:p w14:paraId="6D960B3B" w14:textId="0B289597" w:rsidR="00DA18B8" w:rsidRPr="00DA18B8" w:rsidRDefault="00DA18B8" w:rsidP="001B4B9F">
      <w:pPr>
        <w:ind w:right="270"/>
        <w:jc w:val="both"/>
        <w:rPr>
          <w:bCs/>
          <w:i/>
          <w:lang w:val="en"/>
        </w:rPr>
      </w:pPr>
      <w:r w:rsidRPr="00DA18B8">
        <w:rPr>
          <w:bCs/>
          <w:i/>
          <w:lang w:val="en"/>
        </w:rPr>
        <w:t>Methods</w:t>
      </w:r>
    </w:p>
    <w:p w14:paraId="0E010D19" w14:textId="019016BF" w:rsidR="003273B3" w:rsidRDefault="00DA18B8" w:rsidP="001B4B9F">
      <w:pPr>
        <w:ind w:right="270"/>
        <w:jc w:val="both"/>
        <w:rPr>
          <w:bCs/>
          <w:iCs/>
          <w:lang w:val="en"/>
        </w:rPr>
      </w:pPr>
      <w:r>
        <w:rPr>
          <w:bCs/>
          <w:iCs/>
          <w:lang w:val="en"/>
        </w:rPr>
        <w:t>In order to</w:t>
      </w:r>
      <w:r w:rsidR="003273B3">
        <w:rPr>
          <w:bCs/>
          <w:iCs/>
          <w:lang w:val="en"/>
        </w:rPr>
        <w:t xml:space="preserve"> make demographic inferences, </w:t>
      </w:r>
      <w:r>
        <w:rPr>
          <w:bCs/>
          <w:iCs/>
          <w:lang w:val="en"/>
        </w:rPr>
        <w:t>alleles spread across the genome of different individuals and contained within and across particular generations</w:t>
      </w:r>
      <w:r w:rsidR="003273B3">
        <w:rPr>
          <w:bCs/>
          <w:iCs/>
          <w:lang w:val="en"/>
        </w:rPr>
        <w:t xml:space="preserve"> need to be compared. To do this,</w:t>
      </w:r>
      <w:r>
        <w:rPr>
          <w:bCs/>
          <w:iCs/>
          <w:lang w:val="en"/>
        </w:rPr>
        <w:t xml:space="preserve"> </w:t>
      </w:r>
      <w:r w:rsidR="003273B3">
        <w:rPr>
          <w:bCs/>
          <w:iCs/>
          <w:lang w:val="en"/>
        </w:rPr>
        <w:t xml:space="preserve">sequencing </w:t>
      </w:r>
      <w:r>
        <w:rPr>
          <w:bCs/>
          <w:iCs/>
          <w:lang w:val="en"/>
        </w:rPr>
        <w:t xml:space="preserve">data must be </w:t>
      </w:r>
      <w:r w:rsidR="003273B3">
        <w:rPr>
          <w:bCs/>
          <w:iCs/>
          <w:lang w:val="en"/>
        </w:rPr>
        <w:t>split into individual files,</w:t>
      </w:r>
      <w:r>
        <w:rPr>
          <w:bCs/>
          <w:iCs/>
          <w:lang w:val="en"/>
        </w:rPr>
        <w:t xml:space="preserve"> aligned to </w:t>
      </w:r>
      <w:r w:rsidR="00AD49E9">
        <w:rPr>
          <w:bCs/>
          <w:iCs/>
          <w:lang w:val="en"/>
        </w:rPr>
        <w:t xml:space="preserve">the reference </w:t>
      </w:r>
      <w:r>
        <w:rPr>
          <w:bCs/>
          <w:iCs/>
          <w:lang w:val="en"/>
        </w:rPr>
        <w:t>genome</w:t>
      </w:r>
      <w:r w:rsidR="00AD49E9">
        <w:rPr>
          <w:bCs/>
          <w:iCs/>
          <w:lang w:val="en"/>
        </w:rPr>
        <w:t xml:space="preserve"> create</w:t>
      </w:r>
      <w:r w:rsidR="00827ACB">
        <w:rPr>
          <w:bCs/>
          <w:iCs/>
          <w:lang w:val="en"/>
        </w:rPr>
        <w:t>d</w:t>
      </w:r>
      <w:r w:rsidR="00AD49E9">
        <w:rPr>
          <w:bCs/>
          <w:iCs/>
          <w:lang w:val="en"/>
        </w:rPr>
        <w:t xml:space="preserve"> in Task 1,</w:t>
      </w:r>
      <w:r w:rsidR="003273B3">
        <w:rPr>
          <w:bCs/>
          <w:iCs/>
          <w:lang w:val="en"/>
        </w:rPr>
        <w:t xml:space="preserve"> and have genotypes called for each individual</w:t>
      </w:r>
      <w:r>
        <w:rPr>
          <w:bCs/>
          <w:iCs/>
          <w:lang w:val="en"/>
        </w:rPr>
        <w:t>.</w:t>
      </w:r>
    </w:p>
    <w:p w14:paraId="5B3A0A30" w14:textId="77777777" w:rsidR="003273B3" w:rsidRDefault="003273B3" w:rsidP="001B4B9F">
      <w:pPr>
        <w:ind w:right="270"/>
        <w:jc w:val="both"/>
        <w:rPr>
          <w:bCs/>
          <w:iCs/>
          <w:lang w:val="en"/>
        </w:rPr>
      </w:pPr>
    </w:p>
    <w:p w14:paraId="4579C3DF" w14:textId="43F2F02E" w:rsidR="00626F2D" w:rsidRDefault="00DA18B8" w:rsidP="003273B3">
      <w:pPr>
        <w:ind w:right="270"/>
        <w:jc w:val="both"/>
        <w:rPr>
          <w:bCs/>
          <w:iCs/>
          <w:lang w:val="en"/>
        </w:rPr>
      </w:pPr>
      <w:r>
        <w:rPr>
          <w:bCs/>
          <w:iCs/>
          <w:lang w:val="en"/>
        </w:rPr>
        <w:t xml:space="preserve">First, </w:t>
      </w:r>
      <w:r w:rsidR="003273B3">
        <w:rPr>
          <w:bCs/>
          <w:iCs/>
          <w:lang w:val="en"/>
        </w:rPr>
        <w:t xml:space="preserve">we used custom </w:t>
      </w:r>
      <w:proofErr w:type="spellStart"/>
      <w:r w:rsidR="003273B3">
        <w:rPr>
          <w:bCs/>
          <w:iCs/>
          <w:lang w:val="en"/>
        </w:rPr>
        <w:t>perl</w:t>
      </w:r>
      <w:proofErr w:type="spellEnd"/>
      <w:r w:rsidR="003273B3">
        <w:rPr>
          <w:bCs/>
          <w:iCs/>
          <w:lang w:val="en"/>
        </w:rPr>
        <w:t xml:space="preserve"> scripts to separate raw sequencing data into plates, then individuals &lt;LINK&gt;. The separated (or split) individual sequencing files were then aligned to the genome </w:t>
      </w:r>
      <w:r>
        <w:rPr>
          <w:bCs/>
          <w:iCs/>
          <w:lang w:val="en"/>
        </w:rPr>
        <w:t>using bwa &lt;</w:t>
      </w:r>
      <w:r w:rsidR="003273B3">
        <w:rPr>
          <w:bCs/>
          <w:iCs/>
          <w:lang w:val="en"/>
        </w:rPr>
        <w:t>CITE</w:t>
      </w:r>
      <w:r>
        <w:rPr>
          <w:bCs/>
          <w:iCs/>
          <w:lang w:val="en"/>
        </w:rPr>
        <w:t xml:space="preserve">&gt; </w:t>
      </w:r>
      <w:r w:rsidR="003273B3">
        <w:rPr>
          <w:bCs/>
          <w:iCs/>
          <w:lang w:val="en"/>
        </w:rPr>
        <w:t xml:space="preserve">resulting in </w:t>
      </w:r>
      <w:r w:rsidR="00626F2D">
        <w:rPr>
          <w:bCs/>
          <w:iCs/>
          <w:lang w:val="en"/>
        </w:rPr>
        <w:t>sequence</w:t>
      </w:r>
      <w:r w:rsidR="003273B3">
        <w:rPr>
          <w:bCs/>
          <w:iCs/>
          <w:lang w:val="en"/>
        </w:rPr>
        <w:t xml:space="preserve"> alignment map (</w:t>
      </w:r>
      <w:r w:rsidR="00626F2D">
        <w:rPr>
          <w:bCs/>
          <w:iCs/>
          <w:lang w:val="en"/>
        </w:rPr>
        <w:t>S</w:t>
      </w:r>
      <w:r w:rsidR="003273B3">
        <w:rPr>
          <w:bCs/>
          <w:iCs/>
          <w:lang w:val="en"/>
        </w:rPr>
        <w:t xml:space="preserve">AM) files. </w:t>
      </w:r>
      <w:r w:rsidR="00626F2D">
        <w:rPr>
          <w:bCs/>
          <w:iCs/>
          <w:lang w:val="en"/>
        </w:rPr>
        <w:t>We then further processed the SAM files by sorting, filling in mate coordinates (</w:t>
      </w:r>
      <w:proofErr w:type="spellStart"/>
      <w:r w:rsidR="00626F2D" w:rsidRPr="00080EDD">
        <w:rPr>
          <w:rFonts w:ascii="Courier" w:hAnsi="Courier"/>
          <w:bCs/>
          <w:iCs/>
          <w:lang w:val="en"/>
        </w:rPr>
        <w:t>samtools</w:t>
      </w:r>
      <w:proofErr w:type="spellEnd"/>
      <w:r w:rsidR="00626F2D" w:rsidRPr="00080EDD">
        <w:rPr>
          <w:rFonts w:ascii="Courier" w:hAnsi="Courier"/>
          <w:bCs/>
          <w:iCs/>
          <w:lang w:val="en"/>
        </w:rPr>
        <w:t xml:space="preserve"> </w:t>
      </w:r>
      <w:proofErr w:type="spellStart"/>
      <w:r w:rsidR="00626F2D" w:rsidRPr="00080EDD">
        <w:rPr>
          <w:rFonts w:ascii="Courier" w:hAnsi="Courier"/>
          <w:bCs/>
          <w:iCs/>
          <w:lang w:val="en"/>
        </w:rPr>
        <w:t>fixmate</w:t>
      </w:r>
      <w:proofErr w:type="spellEnd"/>
      <w:r w:rsidR="00626F2D" w:rsidRPr="00080EDD">
        <w:rPr>
          <w:rFonts w:ascii="Courier" w:hAnsi="Courier"/>
          <w:bCs/>
          <w:iCs/>
          <w:lang w:val="en"/>
        </w:rPr>
        <w:t xml:space="preserve"> -m</w:t>
      </w:r>
      <w:r w:rsidR="00626F2D">
        <w:rPr>
          <w:bCs/>
          <w:iCs/>
          <w:lang w:val="en"/>
        </w:rPr>
        <w:t>), removing duplicate reads (</w:t>
      </w:r>
      <w:proofErr w:type="spellStart"/>
      <w:r w:rsidR="00626F2D" w:rsidRPr="00080EDD">
        <w:rPr>
          <w:rFonts w:ascii="Courier" w:hAnsi="Courier"/>
          <w:bCs/>
          <w:iCs/>
          <w:lang w:val="en"/>
        </w:rPr>
        <w:t>samtools</w:t>
      </w:r>
      <w:proofErr w:type="spellEnd"/>
      <w:r w:rsidR="00626F2D" w:rsidRPr="00080EDD">
        <w:rPr>
          <w:rFonts w:ascii="Courier" w:hAnsi="Courier"/>
          <w:bCs/>
          <w:iCs/>
          <w:lang w:val="en"/>
        </w:rPr>
        <w:t xml:space="preserve"> </w:t>
      </w:r>
      <w:proofErr w:type="spellStart"/>
      <w:r w:rsidR="00626F2D" w:rsidRPr="00080EDD">
        <w:rPr>
          <w:rFonts w:ascii="Courier" w:hAnsi="Courier"/>
          <w:bCs/>
          <w:iCs/>
          <w:lang w:val="en"/>
        </w:rPr>
        <w:t>markdup</w:t>
      </w:r>
      <w:proofErr w:type="spellEnd"/>
      <w:r w:rsidR="00626F2D" w:rsidRPr="00080EDD">
        <w:rPr>
          <w:rFonts w:ascii="Courier" w:hAnsi="Courier"/>
          <w:bCs/>
          <w:iCs/>
          <w:lang w:val="en"/>
        </w:rPr>
        <w:t xml:space="preserve"> -r</w:t>
      </w:r>
      <w:r w:rsidR="00626F2D">
        <w:rPr>
          <w:bCs/>
          <w:iCs/>
          <w:lang w:val="en"/>
        </w:rPr>
        <w:t>) and indexing the resulting files for create binary alignment map (BAM) files.</w:t>
      </w:r>
    </w:p>
    <w:p w14:paraId="7395D6DA" w14:textId="77777777" w:rsidR="00626F2D" w:rsidRDefault="00626F2D" w:rsidP="00626F2D">
      <w:pPr>
        <w:ind w:right="270"/>
        <w:jc w:val="both"/>
        <w:rPr>
          <w:bCs/>
          <w:i/>
          <w:lang w:val="en"/>
        </w:rPr>
      </w:pPr>
    </w:p>
    <w:p w14:paraId="23CC9045" w14:textId="42D462F2" w:rsidR="00626F2D" w:rsidRPr="00DA18B8" w:rsidRDefault="00626F2D" w:rsidP="00626F2D">
      <w:pPr>
        <w:ind w:right="270"/>
        <w:jc w:val="both"/>
        <w:rPr>
          <w:bCs/>
          <w:i/>
          <w:lang w:val="en"/>
        </w:rPr>
      </w:pPr>
      <w:r>
        <w:rPr>
          <w:bCs/>
          <w:i/>
          <w:lang w:val="en"/>
        </w:rPr>
        <w:t>Results</w:t>
      </w:r>
    </w:p>
    <w:p w14:paraId="59F4EA47" w14:textId="6C2F78F6" w:rsidR="00626F2D" w:rsidRDefault="00626F2D" w:rsidP="00626F2D">
      <w:pPr>
        <w:ind w:right="270"/>
        <w:jc w:val="both"/>
        <w:rPr>
          <w:bCs/>
          <w:iCs/>
          <w:lang w:val="en"/>
        </w:rPr>
      </w:pPr>
      <w:proofErr w:type="spellStart"/>
      <w:r>
        <w:rPr>
          <w:bCs/>
          <w:iCs/>
          <w:lang w:val="en"/>
        </w:rPr>
        <w:t>tktkktktkttktk</w:t>
      </w:r>
      <w:proofErr w:type="spellEnd"/>
    </w:p>
    <w:p w14:paraId="49883624" w14:textId="77777777" w:rsidR="00626F2D" w:rsidRDefault="00626F2D" w:rsidP="003273B3">
      <w:pPr>
        <w:ind w:right="270"/>
        <w:jc w:val="both"/>
        <w:rPr>
          <w:bCs/>
          <w:iCs/>
          <w:lang w:val="en"/>
        </w:rPr>
      </w:pPr>
    </w:p>
    <w:p w14:paraId="3F2CBD2F" w14:textId="07596E9E" w:rsidR="00626F2D" w:rsidRDefault="00626F2D" w:rsidP="00626F2D">
      <w:pPr>
        <w:pStyle w:val="Heading2"/>
        <w:rPr>
          <w:lang w:val="en"/>
        </w:rPr>
      </w:pPr>
      <w:r>
        <w:rPr>
          <w:lang w:val="en"/>
        </w:rPr>
        <w:t>Principle component analysis for hybrid detection</w:t>
      </w:r>
    </w:p>
    <w:p w14:paraId="326286DF" w14:textId="77777777" w:rsidR="00626F2D" w:rsidRPr="00DA18B8" w:rsidRDefault="00626F2D" w:rsidP="00626F2D">
      <w:pPr>
        <w:ind w:right="270"/>
        <w:jc w:val="both"/>
        <w:rPr>
          <w:bCs/>
          <w:i/>
          <w:lang w:val="en"/>
        </w:rPr>
      </w:pPr>
      <w:r w:rsidRPr="00DA18B8">
        <w:rPr>
          <w:bCs/>
          <w:i/>
          <w:lang w:val="en"/>
        </w:rPr>
        <w:t>Methods</w:t>
      </w:r>
    </w:p>
    <w:p w14:paraId="209C8273" w14:textId="1B549935" w:rsidR="00080EDD" w:rsidRDefault="00F948DB" w:rsidP="00080EDD">
      <w:pPr>
        <w:ind w:right="270"/>
        <w:jc w:val="both"/>
        <w:rPr>
          <w:bCs/>
          <w:iCs/>
          <w:lang w:val="en"/>
        </w:rPr>
      </w:pPr>
      <w:r>
        <w:rPr>
          <w:bCs/>
          <w:iCs/>
          <w:lang w:val="en"/>
        </w:rPr>
        <w:t xml:space="preserve">Delta smelt have been observed to hybridize with </w:t>
      </w:r>
      <w:proofErr w:type="spellStart"/>
      <w:r>
        <w:rPr>
          <w:bCs/>
          <w:iCs/>
          <w:lang w:val="en"/>
        </w:rPr>
        <w:t>wakasagi</w:t>
      </w:r>
      <w:proofErr w:type="spellEnd"/>
      <w:r>
        <w:rPr>
          <w:bCs/>
          <w:iCs/>
          <w:lang w:val="en"/>
        </w:rPr>
        <w:t xml:space="preserve"> smelt (</w:t>
      </w:r>
      <w:proofErr w:type="spellStart"/>
      <w:r>
        <w:rPr>
          <w:bCs/>
          <w:i/>
          <w:lang w:val="en"/>
        </w:rPr>
        <w:t>Hypomesus</w:t>
      </w:r>
      <w:proofErr w:type="spellEnd"/>
      <w:r>
        <w:rPr>
          <w:bCs/>
          <w:i/>
          <w:lang w:val="en"/>
        </w:rPr>
        <w:t xml:space="preserve"> </w:t>
      </w:r>
      <w:proofErr w:type="spellStart"/>
      <w:r>
        <w:rPr>
          <w:bCs/>
          <w:i/>
          <w:lang w:val="en"/>
        </w:rPr>
        <w:t>nipponensis</w:t>
      </w:r>
      <w:proofErr w:type="spellEnd"/>
      <w:r>
        <w:rPr>
          <w:bCs/>
          <w:iCs/>
          <w:lang w:val="en"/>
        </w:rPr>
        <w:t xml:space="preserve">) in the SFE&lt;CITE&gt;. Due to the possibility of visual </w:t>
      </w:r>
      <w:r w:rsidR="00080EDD">
        <w:rPr>
          <w:bCs/>
          <w:iCs/>
          <w:lang w:val="en"/>
        </w:rPr>
        <w:t>misidentification</w:t>
      </w:r>
      <w:r w:rsidR="00DE54E4">
        <w:rPr>
          <w:bCs/>
          <w:iCs/>
          <w:lang w:val="en"/>
        </w:rPr>
        <w:t xml:space="preserve"> or technical error</w:t>
      </w:r>
      <w:r w:rsidR="00080EDD">
        <w:rPr>
          <w:bCs/>
          <w:iCs/>
          <w:lang w:val="en"/>
        </w:rPr>
        <w:t>,</w:t>
      </w:r>
      <w:r>
        <w:rPr>
          <w:bCs/>
          <w:iCs/>
          <w:lang w:val="en"/>
        </w:rPr>
        <w:t xml:space="preserve"> we ran a </w:t>
      </w:r>
      <w:r w:rsidR="00827ACB">
        <w:rPr>
          <w:bCs/>
          <w:iCs/>
          <w:lang w:val="en"/>
        </w:rPr>
        <w:t>principal</w:t>
      </w:r>
      <w:r>
        <w:rPr>
          <w:bCs/>
          <w:iCs/>
          <w:lang w:val="en"/>
        </w:rPr>
        <w:t xml:space="preserve"> component analysis to identify </w:t>
      </w:r>
      <w:r w:rsidR="00080EDD">
        <w:rPr>
          <w:bCs/>
          <w:iCs/>
          <w:lang w:val="en"/>
        </w:rPr>
        <w:t>and exclude</w:t>
      </w:r>
      <w:r>
        <w:rPr>
          <w:bCs/>
          <w:iCs/>
          <w:lang w:val="en"/>
        </w:rPr>
        <w:t xml:space="preserve"> hybrid indivi</w:t>
      </w:r>
      <w:r w:rsidR="00DE54E4">
        <w:rPr>
          <w:bCs/>
          <w:iCs/>
          <w:lang w:val="en"/>
        </w:rPr>
        <w:t>duals or individuals with outlying genotypes</w:t>
      </w:r>
      <w:r>
        <w:rPr>
          <w:bCs/>
          <w:iCs/>
          <w:lang w:val="en"/>
        </w:rPr>
        <w:t xml:space="preserve">. </w:t>
      </w:r>
    </w:p>
    <w:p w14:paraId="10263C6B" w14:textId="77777777" w:rsidR="00080EDD" w:rsidRDefault="00080EDD" w:rsidP="00080EDD">
      <w:pPr>
        <w:ind w:right="270"/>
        <w:jc w:val="both"/>
        <w:rPr>
          <w:bCs/>
          <w:iCs/>
          <w:lang w:val="en"/>
        </w:rPr>
      </w:pPr>
    </w:p>
    <w:p w14:paraId="58B72624" w14:textId="0871CD00" w:rsidR="00DA18B8" w:rsidRDefault="00080EDD" w:rsidP="00080EDD">
      <w:pPr>
        <w:ind w:right="270"/>
        <w:jc w:val="both"/>
        <w:rPr>
          <w:bCs/>
          <w:iCs/>
          <w:lang w:val="en"/>
        </w:rPr>
      </w:pPr>
      <w:r>
        <w:rPr>
          <w:bCs/>
          <w:iCs/>
          <w:lang w:val="en"/>
        </w:rPr>
        <w:t xml:space="preserve">To do this, we used the program ANGSD&lt;CITE&gt; </w:t>
      </w:r>
      <w:r w:rsidR="00DE54E4">
        <w:rPr>
          <w:bCs/>
          <w:iCs/>
          <w:lang w:val="en"/>
        </w:rPr>
        <w:t>to</w:t>
      </w:r>
      <w:r>
        <w:rPr>
          <w:bCs/>
          <w:iCs/>
          <w:lang w:val="en"/>
        </w:rPr>
        <w:t xml:space="preserve"> </w:t>
      </w:r>
      <w:r w:rsidR="00AD49E9">
        <w:rPr>
          <w:bCs/>
          <w:iCs/>
          <w:lang w:val="en"/>
        </w:rPr>
        <w:t>randomly sample</w:t>
      </w:r>
      <w:r w:rsidR="00DE54E4">
        <w:rPr>
          <w:bCs/>
          <w:iCs/>
          <w:lang w:val="en"/>
        </w:rPr>
        <w:t xml:space="preserve"> </w:t>
      </w:r>
      <w:r w:rsidR="00AD49E9">
        <w:rPr>
          <w:bCs/>
          <w:iCs/>
          <w:lang w:val="en"/>
        </w:rPr>
        <w:t>a single read at all sites contained in at least half of the samples for each individual</w:t>
      </w:r>
      <w:r w:rsidR="00827ACB">
        <w:rPr>
          <w:bCs/>
          <w:iCs/>
          <w:lang w:val="en"/>
        </w:rPr>
        <w:t xml:space="preserve"> </w:t>
      </w:r>
      <w:r w:rsidR="00827ACB">
        <w:rPr>
          <w:bCs/>
          <w:iCs/>
          <w:lang w:val="en"/>
        </w:rPr>
        <w:t>(</w:t>
      </w:r>
      <w:proofErr w:type="spellStart"/>
      <w:r w:rsidR="00827ACB" w:rsidRPr="00080EDD">
        <w:rPr>
          <w:rFonts w:ascii="Courier" w:hAnsi="Courier"/>
          <w:bCs/>
          <w:iCs/>
          <w:lang w:val="en"/>
        </w:rPr>
        <w:t>angsd</w:t>
      </w:r>
      <w:proofErr w:type="spellEnd"/>
      <w:r w:rsidR="00827ACB" w:rsidRPr="00080EDD">
        <w:rPr>
          <w:rFonts w:ascii="Courier" w:hAnsi="Courier"/>
          <w:bCs/>
          <w:iCs/>
          <w:lang w:val="en"/>
        </w:rPr>
        <w:t xml:space="preserve"> -</w:t>
      </w:r>
      <w:proofErr w:type="spellStart"/>
      <w:r w:rsidR="00827ACB" w:rsidRPr="00080EDD">
        <w:rPr>
          <w:rFonts w:ascii="Courier" w:hAnsi="Courier"/>
          <w:bCs/>
          <w:iCs/>
          <w:lang w:val="en"/>
        </w:rPr>
        <w:t>doMajorMinor</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minMapQ</w:t>
      </w:r>
      <w:proofErr w:type="spellEnd"/>
      <w:r w:rsidR="00827ACB" w:rsidRPr="00080EDD">
        <w:rPr>
          <w:rFonts w:ascii="Courier" w:hAnsi="Courier"/>
          <w:bCs/>
          <w:iCs/>
          <w:lang w:val="en"/>
        </w:rPr>
        <w:t xml:space="preserve"> 20 -</w:t>
      </w:r>
      <w:proofErr w:type="spellStart"/>
      <w:r w:rsidR="00827ACB" w:rsidRPr="00080EDD">
        <w:rPr>
          <w:rFonts w:ascii="Courier" w:hAnsi="Courier"/>
          <w:bCs/>
          <w:iCs/>
          <w:lang w:val="en"/>
        </w:rPr>
        <w:t>minQ</w:t>
      </w:r>
      <w:proofErr w:type="spellEnd"/>
      <w:r w:rsidR="00827ACB" w:rsidRPr="00080EDD">
        <w:rPr>
          <w:rFonts w:ascii="Courier" w:hAnsi="Courier"/>
          <w:bCs/>
          <w:iCs/>
          <w:lang w:val="en"/>
        </w:rPr>
        <w:t xml:space="preserve"> 20 -</w:t>
      </w:r>
      <w:proofErr w:type="spellStart"/>
      <w:r w:rsidR="00827ACB" w:rsidRPr="00080EDD">
        <w:rPr>
          <w:rFonts w:ascii="Courier" w:hAnsi="Courier"/>
          <w:bCs/>
          <w:iCs/>
          <w:lang w:val="en"/>
        </w:rPr>
        <w:t>SNP_pval</w:t>
      </w:r>
      <w:proofErr w:type="spellEnd"/>
      <w:r w:rsidR="00827ACB" w:rsidRPr="00080EDD">
        <w:rPr>
          <w:rFonts w:ascii="Courier" w:hAnsi="Courier"/>
          <w:bCs/>
          <w:iCs/>
          <w:lang w:val="en"/>
        </w:rPr>
        <w:t xml:space="preserve"> 1e-12 -GL 1 -</w:t>
      </w:r>
      <w:proofErr w:type="spellStart"/>
      <w:r w:rsidR="00827ACB" w:rsidRPr="00080EDD">
        <w:rPr>
          <w:rFonts w:ascii="Courier" w:hAnsi="Courier"/>
          <w:bCs/>
          <w:iCs/>
          <w:lang w:val="en"/>
        </w:rPr>
        <w:t>doMaf</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minInd</w:t>
      </w:r>
      <w:proofErr w:type="spellEnd"/>
      <w:r w:rsidR="00827ACB" w:rsidRPr="00080EDD">
        <w:rPr>
          <w:rFonts w:ascii="Courier" w:hAnsi="Courier"/>
          <w:bCs/>
          <w:iCs/>
          <w:lang w:val="en"/>
        </w:rPr>
        <w:t xml:space="preserve"> ${</w:t>
      </w:r>
      <w:proofErr w:type="spellStart"/>
      <w:proofErr w:type="gramStart"/>
      <w:r w:rsidR="00827ACB" w:rsidRPr="00080EDD">
        <w:rPr>
          <w:rFonts w:ascii="Courier" w:hAnsi="Courier"/>
          <w:bCs/>
          <w:iCs/>
          <w:lang w:val="en"/>
        </w:rPr>
        <w:t>minInd</w:t>
      </w:r>
      <w:proofErr w:type="spellEnd"/>
      <w:r w:rsidR="00827ACB" w:rsidRPr="00080EDD">
        <w:rPr>
          <w:rFonts w:ascii="Courier" w:hAnsi="Courier"/>
          <w:bCs/>
          <w:iCs/>
          <w:lang w:val="en"/>
        </w:rPr>
        <w:t>}  -</w:t>
      </w:r>
      <w:proofErr w:type="spellStart"/>
      <w:proofErr w:type="gramEnd"/>
      <w:r w:rsidR="00827ACB" w:rsidRPr="00080EDD">
        <w:rPr>
          <w:rFonts w:ascii="Courier" w:hAnsi="Courier"/>
          <w:bCs/>
          <w:iCs/>
          <w:lang w:val="en"/>
        </w:rPr>
        <w:t>doCov</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IBS</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Counts</w:t>
      </w:r>
      <w:proofErr w:type="spellEnd"/>
      <w:r w:rsidR="00827ACB" w:rsidRPr="00080EDD">
        <w:rPr>
          <w:rFonts w:ascii="Courier" w:hAnsi="Courier"/>
          <w:bCs/>
          <w:iCs/>
          <w:lang w:val="en"/>
        </w:rPr>
        <w:t xml:space="preserve"> 1</w:t>
      </w:r>
      <w:r w:rsidR="00827ACB">
        <w:rPr>
          <w:bCs/>
          <w:iCs/>
          <w:lang w:val="en"/>
        </w:rPr>
        <w:t>)</w:t>
      </w:r>
      <w:r w:rsidR="00827ACB">
        <w:rPr>
          <w:bCs/>
          <w:iCs/>
          <w:lang w:val="en"/>
        </w:rPr>
        <w:t>. This</w:t>
      </w:r>
      <w:r w:rsidR="00AD49E9">
        <w:rPr>
          <w:bCs/>
          <w:iCs/>
          <w:lang w:val="en"/>
        </w:rPr>
        <w:t xml:space="preserve"> create</w:t>
      </w:r>
      <w:r w:rsidR="00827ACB">
        <w:rPr>
          <w:bCs/>
          <w:iCs/>
          <w:lang w:val="en"/>
        </w:rPr>
        <w:t>d</w:t>
      </w:r>
      <w:r w:rsidR="00AD49E9">
        <w:rPr>
          <w:bCs/>
          <w:iCs/>
          <w:lang w:val="en"/>
        </w:rPr>
        <w:t xml:space="preserve"> a </w:t>
      </w:r>
      <w:r w:rsidR="00827ACB">
        <w:rPr>
          <w:bCs/>
          <w:iCs/>
          <w:lang w:val="en"/>
        </w:rPr>
        <w:t xml:space="preserve">0 to 1 matrix for each individual’s sampled allele at all locations in the form of a </w:t>
      </w:r>
      <w:proofErr w:type="spellStart"/>
      <w:r w:rsidR="00827ACB">
        <w:rPr>
          <w:bCs/>
          <w:iCs/>
          <w:lang w:val="en"/>
        </w:rPr>
        <w:t>covMat</w:t>
      </w:r>
      <w:proofErr w:type="spellEnd"/>
      <w:r w:rsidR="00827ACB">
        <w:rPr>
          <w:bCs/>
          <w:iCs/>
          <w:lang w:val="en"/>
        </w:rPr>
        <w:t xml:space="preserve"> file</w:t>
      </w:r>
      <w:r>
        <w:rPr>
          <w:bCs/>
          <w:iCs/>
          <w:lang w:val="en"/>
        </w:rPr>
        <w:t xml:space="preserve">. </w:t>
      </w:r>
      <w:r w:rsidR="00827ACB">
        <w:rPr>
          <w:bCs/>
          <w:iCs/>
          <w:lang w:val="en"/>
        </w:rPr>
        <w:t>We then calculated obtained eigenvalues using the program R&lt;CITE&gt;</w:t>
      </w:r>
      <w:r w:rsidR="00DE54E4">
        <w:rPr>
          <w:bCs/>
          <w:iCs/>
          <w:lang w:val="en"/>
        </w:rPr>
        <w:t xml:space="preserve">, calculated the observed variance for PC1 and PC2, </w:t>
      </w:r>
      <w:r w:rsidR="00827ACB">
        <w:rPr>
          <w:bCs/>
          <w:iCs/>
          <w:lang w:val="en"/>
        </w:rPr>
        <w:t>and visualized the first and second principal components</w:t>
      </w:r>
      <w:r w:rsidR="00DE54E4">
        <w:rPr>
          <w:bCs/>
          <w:iCs/>
          <w:lang w:val="en"/>
        </w:rPr>
        <w:t xml:space="preserve">. We identified and removed individuals with a PC1 &lt; 0.01 and PC2 &gt; -0.01 from downstream analyses. </w:t>
      </w:r>
    </w:p>
    <w:p w14:paraId="7272B109" w14:textId="34FE8B93" w:rsidR="00DE54E4" w:rsidRDefault="00DE54E4" w:rsidP="00080EDD">
      <w:pPr>
        <w:ind w:right="270"/>
        <w:jc w:val="both"/>
        <w:rPr>
          <w:bCs/>
          <w:iCs/>
          <w:lang w:val="en"/>
        </w:rPr>
      </w:pPr>
    </w:p>
    <w:p w14:paraId="243D500F" w14:textId="6E510749" w:rsidR="00DE54E4" w:rsidRPr="00DE54E4" w:rsidRDefault="00DE54E4" w:rsidP="00080EDD">
      <w:pPr>
        <w:ind w:right="270"/>
        <w:jc w:val="both"/>
        <w:rPr>
          <w:bCs/>
          <w:i/>
          <w:lang w:val="en"/>
        </w:rPr>
      </w:pPr>
      <w:r w:rsidRPr="00DE54E4">
        <w:rPr>
          <w:bCs/>
          <w:i/>
          <w:lang w:val="en"/>
        </w:rPr>
        <w:t>Results</w:t>
      </w:r>
    </w:p>
    <w:p w14:paraId="359173A1" w14:textId="43537427" w:rsidR="00DE54E4" w:rsidRPr="00F948DB" w:rsidRDefault="00DE54E4" w:rsidP="00080EDD">
      <w:pPr>
        <w:ind w:right="270"/>
        <w:jc w:val="both"/>
        <w:rPr>
          <w:bCs/>
          <w:iCs/>
          <w:lang w:val="en"/>
        </w:rPr>
      </w:pPr>
      <w:proofErr w:type="spellStart"/>
      <w:r>
        <w:rPr>
          <w:bCs/>
          <w:iCs/>
          <w:lang w:val="en"/>
        </w:rPr>
        <w:t>tktktktktktk</w:t>
      </w:r>
      <w:proofErr w:type="spellEnd"/>
    </w:p>
    <w:p w14:paraId="1516FD44" w14:textId="3221F043" w:rsidR="00DA18B8" w:rsidRDefault="00DA18B8" w:rsidP="001B4B9F">
      <w:pPr>
        <w:ind w:right="270"/>
        <w:jc w:val="both"/>
        <w:rPr>
          <w:bCs/>
          <w:iCs/>
          <w:lang w:val="en"/>
        </w:rPr>
      </w:pPr>
    </w:p>
    <w:p w14:paraId="019FEA2A" w14:textId="05E42B5C" w:rsidR="00DE54E4" w:rsidRDefault="00DE54E4" w:rsidP="00DE54E4">
      <w:pPr>
        <w:pStyle w:val="Heading2"/>
        <w:rPr>
          <w:lang w:val="en"/>
        </w:rPr>
      </w:pPr>
      <w:r>
        <w:rPr>
          <w:lang w:val="en"/>
        </w:rPr>
        <w:t>C</w:t>
      </w:r>
      <w:r w:rsidR="00275051">
        <w:rPr>
          <w:lang w:val="en"/>
        </w:rPr>
        <w:t>ontemporary</w:t>
      </w:r>
      <w:r>
        <w:rPr>
          <w:lang w:val="en"/>
        </w:rPr>
        <w:t xml:space="preserve"> Ne</w:t>
      </w:r>
      <w:r w:rsidR="00275051">
        <w:rPr>
          <w:lang w:val="en"/>
        </w:rPr>
        <w:t xml:space="preserve"> calculation</w:t>
      </w:r>
    </w:p>
    <w:p w14:paraId="6EE70C1F" w14:textId="77777777" w:rsidR="00DE54E4" w:rsidRPr="00DA18B8" w:rsidRDefault="00DE54E4" w:rsidP="00DE54E4">
      <w:pPr>
        <w:ind w:right="270"/>
        <w:jc w:val="both"/>
        <w:rPr>
          <w:bCs/>
          <w:i/>
          <w:lang w:val="en"/>
        </w:rPr>
      </w:pPr>
      <w:r w:rsidRPr="00DA18B8">
        <w:rPr>
          <w:bCs/>
          <w:i/>
          <w:lang w:val="en"/>
        </w:rPr>
        <w:t>Methods</w:t>
      </w:r>
    </w:p>
    <w:p w14:paraId="47162635" w14:textId="0092E18D" w:rsidR="00275051" w:rsidRDefault="00275051" w:rsidP="00DE54E4">
      <w:pPr>
        <w:ind w:right="270"/>
        <w:jc w:val="both"/>
        <w:rPr>
          <w:bCs/>
          <w:iCs/>
          <w:lang w:val="en"/>
        </w:rPr>
      </w:pPr>
      <w:r>
        <w:rPr>
          <w:bCs/>
          <w:iCs/>
          <w:lang w:val="en"/>
        </w:rPr>
        <w:lastRenderedPageBreak/>
        <w:t xml:space="preserve">In order to standardize the number of gene copies contributing to the estimation of Ne, we subsampled 50 individuals from each year. Years with fewer than 35 individuals were removed from subsequent analyses. We then called genotypes in the selected individuals using </w:t>
      </w:r>
      <w:r w:rsidR="00A12A7D">
        <w:rPr>
          <w:bCs/>
          <w:iCs/>
          <w:lang w:val="en"/>
        </w:rPr>
        <w:t>allele frequency as priors in ANGSD&lt;CITE&gt;. SNPs meeting the following criteria were accepted posterior probability greater than 0.85 (-</w:t>
      </w:r>
      <w:proofErr w:type="spellStart"/>
      <w:r w:rsidR="00A12A7D" w:rsidRPr="00A12A7D">
        <w:rPr>
          <w:bCs/>
          <w:iCs/>
          <w:lang w:val="en"/>
        </w:rPr>
        <w:t>postCutoff</w:t>
      </w:r>
      <w:proofErr w:type="spellEnd"/>
      <w:r w:rsidR="00A12A7D" w:rsidRPr="00A12A7D">
        <w:rPr>
          <w:bCs/>
          <w:iCs/>
          <w:lang w:val="en"/>
        </w:rPr>
        <w:t xml:space="preserve"> 0.85</w:t>
      </w:r>
      <w:r w:rsidR="00A12A7D">
        <w:rPr>
          <w:bCs/>
          <w:iCs/>
          <w:lang w:val="en"/>
        </w:rPr>
        <w:t>), a SNP p-value greater than 1e-6 (-</w:t>
      </w:r>
      <w:proofErr w:type="spellStart"/>
      <w:r w:rsidR="00A12A7D" w:rsidRPr="00A12A7D">
        <w:rPr>
          <w:bCs/>
          <w:iCs/>
          <w:lang w:val="en"/>
        </w:rPr>
        <w:t>SNP_pval</w:t>
      </w:r>
      <w:proofErr w:type="spellEnd"/>
      <w:r w:rsidR="00A12A7D" w:rsidRPr="00A12A7D">
        <w:rPr>
          <w:bCs/>
          <w:iCs/>
          <w:lang w:val="en"/>
        </w:rPr>
        <w:t xml:space="preserve"> 1e-6</w:t>
      </w:r>
      <w:r w:rsidR="00A12A7D">
        <w:rPr>
          <w:bCs/>
          <w:iCs/>
          <w:lang w:val="en"/>
        </w:rPr>
        <w:t>), located in greater than 50% of individuals (-</w:t>
      </w:r>
      <w:proofErr w:type="spellStart"/>
      <w:r w:rsidR="00A12A7D" w:rsidRPr="00A12A7D">
        <w:rPr>
          <w:bCs/>
          <w:iCs/>
          <w:lang w:val="en"/>
        </w:rPr>
        <w:t>minInd</w:t>
      </w:r>
      <w:proofErr w:type="spellEnd"/>
      <w:r w:rsidR="00A12A7D">
        <w:rPr>
          <w:bCs/>
          <w:iCs/>
          <w:lang w:val="en"/>
        </w:rPr>
        <w:t xml:space="preserve"> TKTKTKT), minimum mapping quality of 20 of greater (-</w:t>
      </w:r>
      <w:proofErr w:type="spellStart"/>
      <w:r w:rsidR="00A12A7D">
        <w:rPr>
          <w:bCs/>
          <w:iCs/>
          <w:lang w:val="en"/>
        </w:rPr>
        <w:t>minMap</w:t>
      </w:r>
      <w:proofErr w:type="spellEnd"/>
      <w:r w:rsidR="00A12A7D">
        <w:rPr>
          <w:bCs/>
          <w:iCs/>
          <w:lang w:val="en"/>
        </w:rPr>
        <w:t xml:space="preserve"> 20), minimum base quality of 20 or greater (-</w:t>
      </w:r>
      <w:proofErr w:type="spellStart"/>
      <w:r w:rsidR="00A12A7D">
        <w:rPr>
          <w:bCs/>
          <w:iCs/>
          <w:lang w:val="en"/>
        </w:rPr>
        <w:t>minQ</w:t>
      </w:r>
      <w:proofErr w:type="spellEnd"/>
      <w:r w:rsidR="00A12A7D">
        <w:rPr>
          <w:bCs/>
          <w:iCs/>
          <w:lang w:val="en"/>
        </w:rPr>
        <w:t xml:space="preserve"> 20), and a minimum minor allele frequency of at least 0.05 (-</w:t>
      </w:r>
      <w:proofErr w:type="spellStart"/>
      <w:r w:rsidR="00A12A7D">
        <w:rPr>
          <w:bCs/>
          <w:iCs/>
          <w:lang w:val="en"/>
        </w:rPr>
        <w:t>minMaf</w:t>
      </w:r>
      <w:proofErr w:type="spellEnd"/>
      <w:r w:rsidR="00A12A7D">
        <w:rPr>
          <w:bCs/>
          <w:iCs/>
          <w:lang w:val="en"/>
        </w:rPr>
        <w:t xml:space="preserve"> 0.05), and genotypes were written as </w:t>
      </w:r>
      <w:proofErr w:type="spellStart"/>
      <w:r w:rsidR="00A12A7D">
        <w:rPr>
          <w:bCs/>
          <w:iCs/>
          <w:lang w:val="en"/>
        </w:rPr>
        <w:t>numerics</w:t>
      </w:r>
      <w:proofErr w:type="spellEnd"/>
      <w:r w:rsidR="00A12A7D">
        <w:rPr>
          <w:bCs/>
          <w:iCs/>
          <w:lang w:val="en"/>
        </w:rPr>
        <w:t xml:space="preserve"> (-</w:t>
      </w:r>
      <w:proofErr w:type="spellStart"/>
      <w:r w:rsidR="00A12A7D">
        <w:rPr>
          <w:bCs/>
          <w:iCs/>
          <w:lang w:val="en"/>
        </w:rPr>
        <w:t>doGeno</w:t>
      </w:r>
      <w:proofErr w:type="spellEnd"/>
      <w:r w:rsidR="00A12A7D">
        <w:rPr>
          <w:bCs/>
          <w:iCs/>
          <w:lang w:val="en"/>
        </w:rPr>
        <w:t xml:space="preserve"> 2) in a </w:t>
      </w:r>
      <w:proofErr w:type="spellStart"/>
      <w:r w:rsidR="00A12A7D">
        <w:rPr>
          <w:bCs/>
          <w:iCs/>
          <w:lang w:val="en"/>
        </w:rPr>
        <w:t>geno</w:t>
      </w:r>
      <w:proofErr w:type="spellEnd"/>
      <w:r w:rsidR="00A12A7D">
        <w:rPr>
          <w:bCs/>
          <w:iCs/>
          <w:lang w:val="en"/>
        </w:rPr>
        <w:t xml:space="preserve"> file. The </w:t>
      </w:r>
      <w:proofErr w:type="spellStart"/>
      <w:r w:rsidR="00A12A7D">
        <w:rPr>
          <w:bCs/>
          <w:iCs/>
          <w:lang w:val="en"/>
        </w:rPr>
        <w:t>geno</w:t>
      </w:r>
      <w:proofErr w:type="spellEnd"/>
      <w:r w:rsidR="00A12A7D">
        <w:rPr>
          <w:bCs/>
          <w:iCs/>
          <w:lang w:val="en"/>
        </w:rPr>
        <w:t xml:space="preserve"> file was read into R for further filtration using the </w:t>
      </w:r>
      <w:proofErr w:type="spellStart"/>
      <w:r w:rsidR="00A12A7D">
        <w:rPr>
          <w:bCs/>
          <w:iCs/>
          <w:lang w:val="en"/>
        </w:rPr>
        <w:t>snpR</w:t>
      </w:r>
      <w:proofErr w:type="spellEnd"/>
      <w:r w:rsidR="00A12A7D">
        <w:rPr>
          <w:bCs/>
          <w:iCs/>
          <w:lang w:val="en"/>
        </w:rPr>
        <w:t xml:space="preserve"> package</w:t>
      </w:r>
      <w:r w:rsidR="0059667C">
        <w:rPr>
          <w:bCs/>
          <w:iCs/>
          <w:lang w:val="en"/>
        </w:rPr>
        <w:t>&lt;CITE&gt;</w:t>
      </w:r>
      <w:r w:rsidR="00A12A7D">
        <w:rPr>
          <w:bCs/>
          <w:iCs/>
          <w:lang w:val="en"/>
        </w:rPr>
        <w:t xml:space="preserve">. Within </w:t>
      </w:r>
      <w:proofErr w:type="spellStart"/>
      <w:r w:rsidR="00A12A7D">
        <w:rPr>
          <w:bCs/>
          <w:iCs/>
          <w:lang w:val="en"/>
        </w:rPr>
        <w:t>snpR</w:t>
      </w:r>
      <w:proofErr w:type="spellEnd"/>
      <w:r w:rsidR="00A12A7D">
        <w:rPr>
          <w:bCs/>
          <w:iCs/>
          <w:lang w:val="en"/>
        </w:rPr>
        <w:t xml:space="preserve"> we filtered SNPs that violated Hardy-Weinberg Equilibrium </w:t>
      </w:r>
      <w:r w:rsidR="0059667C">
        <w:rPr>
          <w:bCs/>
          <w:iCs/>
          <w:lang w:val="en"/>
        </w:rPr>
        <w:t xml:space="preserve">(HWE=0.99) </w:t>
      </w:r>
      <w:r w:rsidR="00A12A7D">
        <w:rPr>
          <w:bCs/>
          <w:iCs/>
          <w:lang w:val="en"/>
        </w:rPr>
        <w:t xml:space="preserve">and </w:t>
      </w:r>
      <w:r w:rsidR="0059667C">
        <w:rPr>
          <w:bCs/>
          <w:iCs/>
          <w:lang w:val="en"/>
        </w:rPr>
        <w:t>did not have read coverage in at least 75% of individuals in each year (</w:t>
      </w:r>
      <w:proofErr w:type="spellStart"/>
      <w:r w:rsidR="0059667C">
        <w:rPr>
          <w:bCs/>
          <w:iCs/>
          <w:lang w:val="en"/>
        </w:rPr>
        <w:t>min_ind</w:t>
      </w:r>
      <w:proofErr w:type="spellEnd"/>
      <w:r w:rsidR="0059667C">
        <w:rPr>
          <w:bCs/>
          <w:iCs/>
          <w:lang w:val="en"/>
        </w:rPr>
        <w:t>=0.75).</w:t>
      </w:r>
    </w:p>
    <w:p w14:paraId="1DE39BAB" w14:textId="3FD7A080" w:rsidR="0059667C" w:rsidRDefault="0059667C" w:rsidP="00DE54E4">
      <w:pPr>
        <w:ind w:right="270"/>
        <w:jc w:val="both"/>
        <w:rPr>
          <w:bCs/>
          <w:iCs/>
          <w:lang w:val="en"/>
        </w:rPr>
      </w:pPr>
    </w:p>
    <w:p w14:paraId="2991FB3A" w14:textId="7650C206" w:rsidR="003976C8" w:rsidRDefault="003976C8" w:rsidP="003976C8">
      <w:pPr>
        <w:ind w:right="270"/>
        <w:jc w:val="both"/>
        <w:rPr>
          <w:bCs/>
          <w:iCs/>
          <w:lang w:val="en"/>
        </w:rPr>
      </w:pPr>
      <w:r>
        <w:rPr>
          <w:bCs/>
          <w:iCs/>
          <w:lang w:val="en"/>
        </w:rPr>
        <w:t>W</w:t>
      </w:r>
      <w:r w:rsidR="0059667C">
        <w:rPr>
          <w:bCs/>
          <w:iCs/>
          <w:lang w:val="en"/>
        </w:rPr>
        <w:t xml:space="preserve">e used a LD method to calculate Ne by generating info and option </w:t>
      </w:r>
      <w:proofErr w:type="spellStart"/>
      <w:r w:rsidR="0059667C">
        <w:rPr>
          <w:bCs/>
          <w:iCs/>
          <w:lang w:val="en"/>
        </w:rPr>
        <w:t>NeEstimator</w:t>
      </w:r>
      <w:proofErr w:type="spellEnd"/>
      <w:r w:rsidR="0059546B">
        <w:rPr>
          <w:bCs/>
          <w:iCs/>
          <w:lang w:val="en"/>
        </w:rPr>
        <w:t xml:space="preserve"> V2</w:t>
      </w:r>
      <w:r w:rsidR="0059667C">
        <w:rPr>
          <w:bCs/>
          <w:iCs/>
          <w:lang w:val="en"/>
        </w:rPr>
        <w:t xml:space="preserve">-formatted files through </w:t>
      </w:r>
      <w:proofErr w:type="spellStart"/>
      <w:r w:rsidR="0059667C">
        <w:rPr>
          <w:bCs/>
          <w:iCs/>
          <w:lang w:val="en"/>
        </w:rPr>
        <w:t>snpR</w:t>
      </w:r>
      <w:proofErr w:type="spellEnd"/>
      <w:r w:rsidR="0059667C">
        <w:rPr>
          <w:bCs/>
          <w:iCs/>
          <w:lang w:val="en"/>
        </w:rPr>
        <w:t xml:space="preserve">. We </w:t>
      </w:r>
      <w:r>
        <w:rPr>
          <w:bCs/>
          <w:iCs/>
          <w:lang w:val="en"/>
        </w:rPr>
        <w:t>acquired</w:t>
      </w:r>
      <w:r w:rsidR="0059667C">
        <w:rPr>
          <w:bCs/>
          <w:iCs/>
          <w:lang w:val="en"/>
        </w:rPr>
        <w:t xml:space="preserve"> </w:t>
      </w:r>
      <w:proofErr w:type="spellStart"/>
      <w:r>
        <w:rPr>
          <w:bCs/>
          <w:iCs/>
          <w:lang w:val="en"/>
        </w:rPr>
        <w:t>LDNe</w:t>
      </w:r>
      <w:proofErr w:type="spellEnd"/>
      <w:r>
        <w:rPr>
          <w:bCs/>
          <w:iCs/>
          <w:lang w:val="en"/>
        </w:rPr>
        <w:t xml:space="preserve">&lt;CITE&gt; estimates of effective population size for each generation and plotted these estimates through time. </w:t>
      </w:r>
      <w:r w:rsidR="0059667C">
        <w:rPr>
          <w:bCs/>
          <w:iCs/>
          <w:lang w:val="en"/>
        </w:rPr>
        <w:t xml:space="preserve">Since </w:t>
      </w:r>
      <w:r w:rsidR="0059546B">
        <w:rPr>
          <w:bCs/>
          <w:iCs/>
          <w:lang w:val="en"/>
        </w:rPr>
        <w:t xml:space="preserve">estimation of Ne through a </w:t>
      </w:r>
      <w:r w:rsidR="0059667C">
        <w:rPr>
          <w:bCs/>
          <w:iCs/>
          <w:lang w:val="en"/>
        </w:rPr>
        <w:t>temporal</w:t>
      </w:r>
      <w:r w:rsidR="0059546B">
        <w:rPr>
          <w:bCs/>
          <w:iCs/>
          <w:lang w:val="en"/>
        </w:rPr>
        <w:t xml:space="preserve"> method </w:t>
      </w:r>
      <w:r w:rsidR="0059667C">
        <w:rPr>
          <w:bCs/>
          <w:iCs/>
          <w:lang w:val="en"/>
        </w:rPr>
        <w:t xml:space="preserve">is not </w:t>
      </w:r>
      <w:r w:rsidR="0059546B">
        <w:rPr>
          <w:bCs/>
          <w:iCs/>
          <w:lang w:val="en"/>
        </w:rPr>
        <w:t xml:space="preserve">currently </w:t>
      </w:r>
      <w:r w:rsidR="0059667C">
        <w:rPr>
          <w:bCs/>
          <w:iCs/>
          <w:lang w:val="en"/>
        </w:rPr>
        <w:t xml:space="preserve">supported in </w:t>
      </w:r>
      <w:proofErr w:type="spellStart"/>
      <w:r w:rsidR="0059667C">
        <w:rPr>
          <w:bCs/>
          <w:iCs/>
          <w:lang w:val="en"/>
        </w:rPr>
        <w:t>snpR</w:t>
      </w:r>
      <w:proofErr w:type="spellEnd"/>
      <w:r w:rsidR="0059667C">
        <w:rPr>
          <w:bCs/>
          <w:iCs/>
          <w:lang w:val="en"/>
        </w:rPr>
        <w:t>, we</w:t>
      </w:r>
      <w:r w:rsidR="0059546B">
        <w:rPr>
          <w:bCs/>
          <w:iCs/>
          <w:lang w:val="en"/>
        </w:rPr>
        <w:t xml:space="preserve"> exported the genotype data as a </w:t>
      </w:r>
      <w:proofErr w:type="spellStart"/>
      <w:r w:rsidR="0059546B">
        <w:rPr>
          <w:bCs/>
          <w:iCs/>
          <w:lang w:val="en"/>
        </w:rPr>
        <w:t>genepop</w:t>
      </w:r>
      <w:proofErr w:type="spellEnd"/>
      <w:r w:rsidR="0059546B">
        <w:rPr>
          <w:bCs/>
          <w:iCs/>
          <w:lang w:val="en"/>
        </w:rPr>
        <w:t xml:space="preserve"> file and</w:t>
      </w:r>
      <w:r w:rsidR="0059667C">
        <w:rPr>
          <w:bCs/>
          <w:iCs/>
          <w:lang w:val="en"/>
        </w:rPr>
        <w:t xml:space="preserve"> manually created info and option files to carry out a temporal method of estimating </w:t>
      </w:r>
      <w:r w:rsidR="0059546B">
        <w:rPr>
          <w:bCs/>
          <w:iCs/>
          <w:lang w:val="en"/>
        </w:rPr>
        <w:t>N</w:t>
      </w:r>
      <w:r w:rsidR="0059667C">
        <w:rPr>
          <w:bCs/>
          <w:iCs/>
          <w:lang w:val="en"/>
        </w:rPr>
        <w:t>e</w:t>
      </w:r>
      <w:r w:rsidR="0059546B">
        <w:rPr>
          <w:bCs/>
          <w:iCs/>
          <w:lang w:val="en"/>
        </w:rPr>
        <w:t xml:space="preserve">. </w:t>
      </w:r>
      <w:r>
        <w:rPr>
          <w:bCs/>
          <w:iCs/>
          <w:lang w:val="en"/>
        </w:rPr>
        <w:t>Because rare alleles can upwardly bias estimates of Ne, we used three different “</w:t>
      </w:r>
      <w:proofErr w:type="spellStart"/>
      <w:r>
        <w:rPr>
          <w:bCs/>
          <w:iCs/>
          <w:lang w:val="en"/>
        </w:rPr>
        <w:t>Pcrit</w:t>
      </w:r>
      <w:proofErr w:type="spellEnd"/>
      <w:r>
        <w:rPr>
          <w:bCs/>
          <w:iCs/>
          <w:lang w:val="en"/>
        </w:rPr>
        <w:t>” cutoffs (</w:t>
      </w:r>
      <w:proofErr w:type="spellStart"/>
      <w:r>
        <w:rPr>
          <w:bCs/>
          <w:iCs/>
          <w:lang w:val="en"/>
        </w:rPr>
        <w:t>pcrit</w:t>
      </w:r>
      <w:proofErr w:type="spellEnd"/>
      <w:r>
        <w:rPr>
          <w:bCs/>
          <w:iCs/>
          <w:lang w:val="en"/>
        </w:rPr>
        <w:t xml:space="preserve">=005, 0.02 and 0.01) to discard values of estimates made from alleles or allele pairs have an observed frequency less than the cutoff </w:t>
      </w:r>
      <w:r>
        <w:rPr>
          <w:bCs/>
          <w:iCs/>
          <w:lang w:val="en"/>
        </w:rPr>
        <w:t>in all estimates of Ne</w:t>
      </w:r>
      <w:r>
        <w:rPr>
          <w:bCs/>
          <w:iCs/>
          <w:lang w:val="en"/>
        </w:rPr>
        <w:t xml:space="preserve">&lt;CITE WAPLES 2006 AND WAPLES&amp;DO2010&gt;. </w:t>
      </w:r>
    </w:p>
    <w:p w14:paraId="21F1CC2E" w14:textId="605FA71A" w:rsidR="0059667C" w:rsidRDefault="0059667C" w:rsidP="003976C8">
      <w:pPr>
        <w:ind w:right="270"/>
        <w:jc w:val="both"/>
        <w:rPr>
          <w:bCs/>
          <w:iCs/>
          <w:lang w:val="en"/>
        </w:rPr>
      </w:pPr>
    </w:p>
    <w:p w14:paraId="4B94A873" w14:textId="210F1946" w:rsidR="00A12A7D" w:rsidRDefault="00A12A7D" w:rsidP="00DE54E4">
      <w:pPr>
        <w:ind w:right="270"/>
        <w:jc w:val="both"/>
        <w:rPr>
          <w:bCs/>
          <w:iCs/>
          <w:lang w:val="en"/>
        </w:rPr>
      </w:pPr>
    </w:p>
    <w:p w14:paraId="5B494F92" w14:textId="77777777" w:rsidR="00A12A7D" w:rsidRDefault="00A12A7D" w:rsidP="00DE54E4">
      <w:pPr>
        <w:ind w:right="270"/>
        <w:jc w:val="both"/>
        <w:rPr>
          <w:bCs/>
          <w:iCs/>
          <w:lang w:val="en"/>
        </w:rPr>
      </w:pPr>
    </w:p>
    <w:p w14:paraId="1EB3617C" w14:textId="04E5434B" w:rsidR="00DE54E4" w:rsidRDefault="00DE54E4" w:rsidP="00DE54E4">
      <w:pPr>
        <w:ind w:right="270"/>
        <w:jc w:val="both"/>
        <w:rPr>
          <w:bCs/>
          <w:iCs/>
          <w:lang w:val="en"/>
        </w:rPr>
      </w:pPr>
    </w:p>
    <w:p w14:paraId="11124D68" w14:textId="77777777" w:rsidR="00275051" w:rsidRDefault="00275051" w:rsidP="00DE54E4">
      <w:pPr>
        <w:ind w:right="270"/>
        <w:jc w:val="both"/>
        <w:rPr>
          <w:bCs/>
          <w:i/>
          <w:lang w:val="en"/>
        </w:rPr>
      </w:pPr>
    </w:p>
    <w:p w14:paraId="17D80631" w14:textId="1A934464" w:rsidR="00DE54E4" w:rsidRPr="00DE54E4" w:rsidRDefault="00DE54E4" w:rsidP="00DE54E4">
      <w:pPr>
        <w:ind w:right="270"/>
        <w:jc w:val="both"/>
        <w:rPr>
          <w:bCs/>
          <w:i/>
          <w:lang w:val="en"/>
        </w:rPr>
      </w:pPr>
      <w:r w:rsidRPr="00DE54E4">
        <w:rPr>
          <w:bCs/>
          <w:i/>
          <w:lang w:val="en"/>
        </w:rPr>
        <w:t>Results</w:t>
      </w:r>
    </w:p>
    <w:p w14:paraId="55723CCC" w14:textId="2E3A12AC" w:rsidR="00DE54E4" w:rsidRDefault="00275051" w:rsidP="00275051">
      <w:pPr>
        <w:pStyle w:val="ListParagraph"/>
        <w:numPr>
          <w:ilvl w:val="0"/>
          <w:numId w:val="2"/>
        </w:numPr>
        <w:ind w:right="270"/>
        <w:jc w:val="both"/>
        <w:rPr>
          <w:bCs/>
          <w:iCs/>
          <w:lang w:val="en"/>
        </w:rPr>
      </w:pPr>
      <w:r>
        <w:rPr>
          <w:bCs/>
          <w:iCs/>
          <w:lang w:val="en"/>
        </w:rPr>
        <w:t>removed 1993, 2000, 2007</w:t>
      </w:r>
    </w:p>
    <w:p w14:paraId="04EB272E" w14:textId="64561F82" w:rsidR="00A12A7D" w:rsidRDefault="00A12A7D" w:rsidP="00275051">
      <w:pPr>
        <w:pStyle w:val="ListParagraph"/>
        <w:numPr>
          <w:ilvl w:val="0"/>
          <w:numId w:val="2"/>
        </w:numPr>
        <w:ind w:right="270"/>
        <w:jc w:val="both"/>
        <w:rPr>
          <w:bCs/>
          <w:iCs/>
          <w:lang w:val="en"/>
        </w:rPr>
      </w:pPr>
      <w:r>
        <w:rPr>
          <w:bCs/>
          <w:iCs/>
          <w:lang w:val="en"/>
        </w:rPr>
        <w:t xml:space="preserve">loci after </w:t>
      </w:r>
      <w:proofErr w:type="spellStart"/>
      <w:r>
        <w:rPr>
          <w:bCs/>
          <w:iCs/>
          <w:lang w:val="en"/>
        </w:rPr>
        <w:t>angsd</w:t>
      </w:r>
      <w:proofErr w:type="spellEnd"/>
      <w:r>
        <w:rPr>
          <w:bCs/>
          <w:iCs/>
          <w:lang w:val="en"/>
        </w:rPr>
        <w:t xml:space="preserve"> filtration 2</w:t>
      </w:r>
      <w:r w:rsidR="0059667C">
        <w:rPr>
          <w:bCs/>
          <w:iCs/>
          <w:lang w:val="en"/>
        </w:rPr>
        <w:t>7809</w:t>
      </w:r>
    </w:p>
    <w:p w14:paraId="5703A250" w14:textId="72B66E14" w:rsidR="0059667C" w:rsidRPr="00275051" w:rsidRDefault="0059667C" w:rsidP="00275051">
      <w:pPr>
        <w:pStyle w:val="ListParagraph"/>
        <w:numPr>
          <w:ilvl w:val="0"/>
          <w:numId w:val="2"/>
        </w:numPr>
        <w:ind w:right="270"/>
        <w:jc w:val="both"/>
        <w:rPr>
          <w:bCs/>
          <w:iCs/>
          <w:lang w:val="en"/>
        </w:rPr>
      </w:pPr>
      <w:r>
        <w:rPr>
          <w:bCs/>
          <w:iCs/>
          <w:lang w:val="en"/>
        </w:rPr>
        <w:t xml:space="preserve">loci after </w:t>
      </w:r>
      <w:proofErr w:type="spellStart"/>
      <w:r>
        <w:rPr>
          <w:bCs/>
          <w:iCs/>
          <w:lang w:val="en"/>
        </w:rPr>
        <w:t>snpR</w:t>
      </w:r>
      <w:proofErr w:type="spellEnd"/>
      <w:r>
        <w:rPr>
          <w:bCs/>
          <w:iCs/>
          <w:lang w:val="en"/>
        </w:rPr>
        <w:t xml:space="preserve"> filtration 911</w:t>
      </w:r>
    </w:p>
    <w:p w14:paraId="4A70853F" w14:textId="59B49D86" w:rsidR="00DE54E4" w:rsidRDefault="00DE54E4" w:rsidP="00DE54E4">
      <w:pPr>
        <w:ind w:right="270"/>
        <w:jc w:val="both"/>
        <w:rPr>
          <w:bCs/>
          <w:iCs/>
          <w:lang w:val="en"/>
        </w:rPr>
      </w:pPr>
    </w:p>
    <w:p w14:paraId="43FB114A" w14:textId="7C7F3CA0" w:rsidR="00DE54E4" w:rsidRDefault="00DE54E4" w:rsidP="00DE54E4">
      <w:pPr>
        <w:pStyle w:val="Heading2"/>
        <w:rPr>
          <w:lang w:val="en"/>
        </w:rPr>
      </w:pPr>
      <w:r>
        <w:rPr>
          <w:lang w:val="en"/>
        </w:rPr>
        <w:t xml:space="preserve">Calculate </w:t>
      </w:r>
      <w:r>
        <w:rPr>
          <w:lang w:val="en"/>
        </w:rPr>
        <w:t>temporal</w:t>
      </w:r>
      <w:r>
        <w:rPr>
          <w:lang w:val="en"/>
        </w:rPr>
        <w:t xml:space="preserve"> Ne</w:t>
      </w:r>
    </w:p>
    <w:p w14:paraId="11D31B1B" w14:textId="77777777" w:rsidR="00DE54E4" w:rsidRPr="00DA18B8" w:rsidRDefault="00DE54E4" w:rsidP="00DE54E4">
      <w:pPr>
        <w:ind w:right="270"/>
        <w:jc w:val="both"/>
        <w:rPr>
          <w:bCs/>
          <w:i/>
          <w:lang w:val="en"/>
        </w:rPr>
      </w:pPr>
      <w:r w:rsidRPr="00DA18B8">
        <w:rPr>
          <w:bCs/>
          <w:i/>
          <w:lang w:val="en"/>
        </w:rPr>
        <w:t>Methods</w:t>
      </w:r>
    </w:p>
    <w:p w14:paraId="6AC383DE" w14:textId="77777777" w:rsidR="00DE54E4" w:rsidRDefault="00DE54E4" w:rsidP="00DE54E4">
      <w:pPr>
        <w:ind w:right="270"/>
        <w:jc w:val="both"/>
        <w:rPr>
          <w:bCs/>
          <w:iCs/>
          <w:lang w:val="en"/>
        </w:rPr>
      </w:pPr>
      <w:proofErr w:type="spellStart"/>
      <w:r>
        <w:rPr>
          <w:bCs/>
          <w:iCs/>
          <w:lang w:val="en"/>
        </w:rPr>
        <w:t>tktktktktk</w:t>
      </w:r>
      <w:proofErr w:type="spellEnd"/>
    </w:p>
    <w:p w14:paraId="69A6CA2A" w14:textId="77777777" w:rsidR="00DE54E4" w:rsidRDefault="00DE54E4" w:rsidP="00DE54E4">
      <w:pPr>
        <w:ind w:right="270"/>
        <w:jc w:val="both"/>
        <w:rPr>
          <w:bCs/>
          <w:i/>
          <w:lang w:val="en"/>
        </w:rPr>
      </w:pPr>
    </w:p>
    <w:p w14:paraId="3EA6AA63" w14:textId="77777777" w:rsidR="00DE54E4" w:rsidRPr="00DE54E4" w:rsidRDefault="00DE54E4" w:rsidP="00DE54E4">
      <w:pPr>
        <w:ind w:right="270"/>
        <w:jc w:val="both"/>
        <w:rPr>
          <w:bCs/>
          <w:i/>
          <w:lang w:val="en"/>
        </w:rPr>
      </w:pPr>
      <w:r w:rsidRPr="00DE54E4">
        <w:rPr>
          <w:bCs/>
          <w:i/>
          <w:lang w:val="en"/>
        </w:rPr>
        <w:t>Results</w:t>
      </w:r>
    </w:p>
    <w:p w14:paraId="1AE37ED8" w14:textId="77777777" w:rsidR="00DE54E4" w:rsidRPr="00F948DB" w:rsidRDefault="00DE54E4" w:rsidP="00DE54E4">
      <w:pPr>
        <w:ind w:right="270"/>
        <w:jc w:val="both"/>
        <w:rPr>
          <w:bCs/>
          <w:iCs/>
          <w:lang w:val="en"/>
        </w:rPr>
      </w:pPr>
      <w:proofErr w:type="spellStart"/>
      <w:r>
        <w:rPr>
          <w:bCs/>
          <w:iCs/>
          <w:lang w:val="en"/>
        </w:rPr>
        <w:t>tktktktktktk</w:t>
      </w:r>
      <w:proofErr w:type="spellEnd"/>
    </w:p>
    <w:p w14:paraId="010BFD24" w14:textId="3845AE34" w:rsidR="00DE54E4" w:rsidRDefault="00DE54E4" w:rsidP="00DE54E4">
      <w:pPr>
        <w:ind w:right="270"/>
        <w:jc w:val="both"/>
        <w:rPr>
          <w:bCs/>
          <w:iCs/>
          <w:lang w:val="en"/>
        </w:rPr>
      </w:pPr>
    </w:p>
    <w:p w14:paraId="7026F7E7" w14:textId="109FA168" w:rsidR="00DE54E4" w:rsidRDefault="00275051" w:rsidP="00DE54E4">
      <w:pPr>
        <w:pStyle w:val="Heading2"/>
        <w:rPr>
          <w:lang w:val="en"/>
        </w:rPr>
      </w:pPr>
      <w:r>
        <w:rPr>
          <w:lang w:val="en"/>
        </w:rPr>
        <w:t>L</w:t>
      </w:r>
      <w:r w:rsidR="00DE54E4">
        <w:rPr>
          <w:lang w:val="en"/>
        </w:rPr>
        <w:t>ong-term</w:t>
      </w:r>
      <w:r w:rsidR="00DE54E4">
        <w:rPr>
          <w:lang w:val="en"/>
        </w:rPr>
        <w:t xml:space="preserve"> </w:t>
      </w:r>
      <w:r w:rsidR="00DE54E4">
        <w:rPr>
          <w:lang w:val="en"/>
        </w:rPr>
        <w:t>genetic diversity</w:t>
      </w:r>
      <w:r>
        <w:rPr>
          <w:lang w:val="en"/>
        </w:rPr>
        <w:t xml:space="preserve"> calculation</w:t>
      </w:r>
    </w:p>
    <w:p w14:paraId="220143D8" w14:textId="77777777" w:rsidR="00DE54E4" w:rsidRPr="00DA18B8" w:rsidRDefault="00DE54E4" w:rsidP="00DE54E4">
      <w:pPr>
        <w:ind w:right="270"/>
        <w:jc w:val="both"/>
        <w:rPr>
          <w:bCs/>
          <w:i/>
          <w:lang w:val="en"/>
        </w:rPr>
      </w:pPr>
      <w:r w:rsidRPr="00DA18B8">
        <w:rPr>
          <w:bCs/>
          <w:i/>
          <w:lang w:val="en"/>
        </w:rPr>
        <w:t>Methods</w:t>
      </w:r>
    </w:p>
    <w:p w14:paraId="259470BD" w14:textId="77777777" w:rsidR="00DE54E4" w:rsidRDefault="00DE54E4" w:rsidP="00DE54E4">
      <w:pPr>
        <w:ind w:right="270"/>
        <w:jc w:val="both"/>
        <w:rPr>
          <w:bCs/>
          <w:iCs/>
          <w:lang w:val="en"/>
        </w:rPr>
      </w:pPr>
      <w:proofErr w:type="spellStart"/>
      <w:r>
        <w:rPr>
          <w:bCs/>
          <w:iCs/>
          <w:lang w:val="en"/>
        </w:rPr>
        <w:t>tktktktktk</w:t>
      </w:r>
      <w:proofErr w:type="spellEnd"/>
    </w:p>
    <w:p w14:paraId="4AB5D023" w14:textId="77777777" w:rsidR="00DE54E4" w:rsidRDefault="00DE54E4" w:rsidP="00DE54E4">
      <w:pPr>
        <w:ind w:right="270"/>
        <w:jc w:val="both"/>
        <w:rPr>
          <w:bCs/>
          <w:i/>
          <w:lang w:val="en"/>
        </w:rPr>
      </w:pPr>
    </w:p>
    <w:p w14:paraId="3BFEA183" w14:textId="77777777" w:rsidR="00DE54E4" w:rsidRPr="00DE54E4" w:rsidRDefault="00DE54E4" w:rsidP="00DE54E4">
      <w:pPr>
        <w:ind w:right="270"/>
        <w:jc w:val="both"/>
        <w:rPr>
          <w:bCs/>
          <w:i/>
          <w:lang w:val="en"/>
        </w:rPr>
      </w:pPr>
      <w:r w:rsidRPr="00DE54E4">
        <w:rPr>
          <w:bCs/>
          <w:i/>
          <w:lang w:val="en"/>
        </w:rPr>
        <w:t>Results</w:t>
      </w:r>
    </w:p>
    <w:p w14:paraId="3286ED6A" w14:textId="77777777" w:rsidR="00DE54E4" w:rsidRPr="00F948DB" w:rsidRDefault="00DE54E4" w:rsidP="00DE54E4">
      <w:pPr>
        <w:ind w:right="270"/>
        <w:jc w:val="both"/>
        <w:rPr>
          <w:bCs/>
          <w:iCs/>
          <w:lang w:val="en"/>
        </w:rPr>
      </w:pPr>
      <w:proofErr w:type="spellStart"/>
      <w:r>
        <w:rPr>
          <w:bCs/>
          <w:iCs/>
          <w:lang w:val="en"/>
        </w:rPr>
        <w:t>tktktktktktk</w:t>
      </w:r>
      <w:proofErr w:type="spellEnd"/>
    </w:p>
    <w:p w14:paraId="6438BFE7" w14:textId="77777777" w:rsidR="00DE54E4" w:rsidRPr="00F948DB" w:rsidRDefault="00DE54E4" w:rsidP="00DE54E4">
      <w:pPr>
        <w:ind w:right="270"/>
        <w:jc w:val="both"/>
        <w:rPr>
          <w:bCs/>
          <w:iCs/>
          <w:lang w:val="en"/>
        </w:rPr>
      </w:pPr>
    </w:p>
    <w:p w14:paraId="168217CE" w14:textId="77777777" w:rsidR="00DE54E4" w:rsidRDefault="00DE54E4" w:rsidP="00DE54E4">
      <w:pPr>
        <w:ind w:right="270"/>
        <w:jc w:val="both"/>
        <w:rPr>
          <w:bCs/>
          <w:iCs/>
          <w:lang w:val="en"/>
        </w:rPr>
      </w:pPr>
    </w:p>
    <w:p w14:paraId="6224E1FD" w14:textId="77777777" w:rsidR="00626F2D" w:rsidRDefault="00626F2D" w:rsidP="001B4B9F">
      <w:pPr>
        <w:ind w:right="270"/>
        <w:jc w:val="both"/>
        <w:rPr>
          <w:bCs/>
          <w:iCs/>
          <w:lang w:val="en"/>
        </w:rPr>
      </w:pPr>
    </w:p>
    <w:p w14:paraId="339BD79B" w14:textId="1087086E" w:rsidR="00DA18B8" w:rsidRDefault="00DA18B8" w:rsidP="001B4B9F">
      <w:pPr>
        <w:ind w:right="270"/>
        <w:jc w:val="both"/>
        <w:rPr>
          <w:bCs/>
          <w:iCs/>
          <w:lang w:val="en"/>
        </w:rPr>
      </w:pPr>
      <w:r w:rsidRPr="00DA18B8">
        <w:rPr>
          <w:bCs/>
          <w:iCs/>
          <w:lang w:val="en"/>
        </w:rPr>
        <w:t>We used BWA software v0.7.12-r1039 [18] on all forward and reverse sequences to generate sequence alignment (</w:t>
      </w:r>
      <w:proofErr w:type="spellStart"/>
      <w:r w:rsidRPr="00DA18B8">
        <w:rPr>
          <w:bCs/>
          <w:iCs/>
          <w:lang w:val="en"/>
        </w:rPr>
        <w:t>sam</w:t>
      </w:r>
      <w:proofErr w:type="spellEnd"/>
      <w:r w:rsidRPr="00DA18B8">
        <w:rPr>
          <w:bCs/>
          <w:iCs/>
          <w:lang w:val="en"/>
        </w:rPr>
        <w:t xml:space="preserve">) files for each individual to align all 2,387 individuals to the de novo assembly. All </w:t>
      </w:r>
      <w:proofErr w:type="spellStart"/>
      <w:r w:rsidRPr="00DA18B8">
        <w:rPr>
          <w:bCs/>
          <w:iCs/>
          <w:lang w:val="en"/>
        </w:rPr>
        <w:t>sam</w:t>
      </w:r>
      <w:proofErr w:type="spellEnd"/>
      <w:r w:rsidRPr="00DA18B8">
        <w:rPr>
          <w:bCs/>
          <w:iCs/>
          <w:lang w:val="en"/>
        </w:rPr>
        <w:t xml:space="preserve"> files were then converted to binary alignment (bam) files with the </w:t>
      </w:r>
      <w:proofErr w:type="spellStart"/>
      <w:r w:rsidRPr="00DA18B8">
        <w:rPr>
          <w:bCs/>
          <w:iCs/>
          <w:lang w:val="en"/>
        </w:rPr>
        <w:t>samtools</w:t>
      </w:r>
      <w:proofErr w:type="spellEnd"/>
      <w:r w:rsidRPr="00DA18B8">
        <w:rPr>
          <w:bCs/>
          <w:iCs/>
          <w:lang w:val="en"/>
        </w:rPr>
        <w:t xml:space="preserve"> software v0.1.19-96b5f2294a [19] and sorted according to position in the genome. Properly paired reads were </w:t>
      </w:r>
      <w:proofErr w:type="gramStart"/>
      <w:r w:rsidRPr="00DA18B8">
        <w:rPr>
          <w:bCs/>
          <w:iCs/>
          <w:lang w:val="en"/>
        </w:rPr>
        <w:t>retained</w:t>
      </w:r>
      <w:proofErr w:type="gramEnd"/>
      <w:r w:rsidRPr="00DA18B8">
        <w:rPr>
          <w:bCs/>
          <w:iCs/>
          <w:lang w:val="en"/>
        </w:rPr>
        <w:t xml:space="preserve"> and potential PCR duplicates were removed with </w:t>
      </w:r>
      <w:proofErr w:type="spellStart"/>
      <w:r w:rsidRPr="00DA18B8">
        <w:rPr>
          <w:bCs/>
          <w:iCs/>
          <w:lang w:val="en"/>
        </w:rPr>
        <w:t>samtools</w:t>
      </w:r>
      <w:proofErr w:type="spellEnd"/>
      <w:r w:rsidRPr="00DA18B8">
        <w:rPr>
          <w:bCs/>
          <w:iCs/>
          <w:lang w:val="en"/>
        </w:rPr>
        <w:t xml:space="preserve"> (Figure 3). Birth year 1993 sequencing resulted in read of insufficient read quality and were removed from further analysis</w:t>
      </w:r>
    </w:p>
    <w:p w14:paraId="0FAB1524" w14:textId="77777777" w:rsidR="00A85974" w:rsidRPr="001B4B9F" w:rsidRDefault="00A85974" w:rsidP="001B4B9F">
      <w:pPr>
        <w:ind w:right="270"/>
        <w:jc w:val="both"/>
        <w:rPr>
          <w:bCs/>
          <w:iCs/>
          <w:lang w:val="en"/>
        </w:rPr>
      </w:pPr>
    </w:p>
    <w:p w14:paraId="50D3D461" w14:textId="630115B8" w:rsidR="001B4B9F" w:rsidRPr="001B4B9F" w:rsidRDefault="001B4B9F" w:rsidP="001B4B9F">
      <w:pPr>
        <w:ind w:right="270"/>
        <w:jc w:val="both"/>
        <w:rPr>
          <w:bCs/>
          <w:iCs/>
          <w:lang w:val="en"/>
        </w:rPr>
      </w:pPr>
      <w:r w:rsidRPr="001B4B9F">
        <w:rPr>
          <w:bCs/>
          <w:iCs/>
          <w:lang w:val="en"/>
        </w:rPr>
        <w:t xml:space="preserve">In order to estimate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of delta smelt I will need to generate a list of high-quality polymorphic loci to make demographic inferences with. First, I will align all sequences to the reference genome created in Aim #1 using samtools</w:t>
      </w:r>
      <w:r w:rsidRPr="001B4B9F">
        <w:rPr>
          <w:bCs/>
          <w:iCs/>
          <w:lang w:val="en"/>
        </w:rPr>
        <w:fldChar w:fldCharType="begin" w:fldLock="1"/>
      </w:r>
      <w:r w:rsidRPr="001B4B9F">
        <w:rPr>
          <w:bCs/>
          <w:iCs/>
          <w:lang w:val="en"/>
        </w:rPr>
        <w:instrText>ADDIN CSL_CITATION {"citationItems":[{"id":"ITEM-1","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1b1f977b-4efb-4b0a-a206-11b71edcfd1c"]}],"mendeley":{"formattedCitation":"&lt;sup&gt;45&lt;/sup&gt;","plainTextFormattedCitation":"45","previouslyFormattedCitation":"&lt;sup&gt;45&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5</w:t>
      </w:r>
      <w:r w:rsidRPr="001B4B9F">
        <w:rPr>
          <w:bCs/>
          <w:iCs/>
        </w:rPr>
        <w:fldChar w:fldCharType="end"/>
      </w:r>
      <w:r w:rsidRPr="001B4B9F">
        <w:rPr>
          <w:bCs/>
          <w:iCs/>
          <w:lang w:val="en"/>
        </w:rPr>
        <w:t xml:space="preserve"> or, if I do not complete Aim #1 I will align to a RAD-seq derived contig assembly I created using PRICE, BWA and samtools.</w:t>
      </w:r>
      <w:r w:rsidRPr="001B4B9F">
        <w:rPr>
          <w:bCs/>
          <w:iCs/>
          <w:lang w:val="en"/>
        </w:rPr>
        <w:fldChar w:fldCharType="begin" w:fldLock="1"/>
      </w:r>
      <w:r w:rsidRPr="001B4B9F">
        <w:rPr>
          <w:bCs/>
          <w:iCs/>
          <w:lang w:val="en"/>
        </w:rPr>
        <w:instrText>ADDIN CSL_CITATION {"citationItems":[{"id":"ITEM-1","itemData":{"DOI":"10.1534/g3.113.005967","ISBN":"2160-1836","ISSN":"2160-1836","PMID":"23550143","abstract":"Low-cost DNA sequencing technologies have expanded the role for direct nucleic acid sequencing in the analysis of genomes, transcriptomes, and the metagenomes of whole ecosystems. Human and machine comprehension of such large datasets can be simplified via synthesis of sequence fragments into long, contiguous blocks of sequence (contigs), but most of the progress in the field of assembly has focused on genomes in isolation rather than metagenomes. Here, we present software for paired-read iterative contig extension (PRICE), a strategy for focused assembly of particular nucleic acid species using complex metagenomic data as input. We describe the assembly strategy implemented by PRICE and provide examples of its application to the sequence of particular genes, transcripts, and virus genomes from complex multicomponent datasets, including an assembly of the BCBL-1 strain of Kaposi's sarcoma-associated herpesvirus. PRICE is open-source and available for free download (derisilab.ucsf.edu/software/price/ or sourceforge.net/projects/pricedenovo/).","author":[{"dropping-particle":"","family":"Ruby","given":"J. Graham","non-dropping-particle":"","parse-names":false,"suffix":""},{"dropping-particle":"","family":"Bellare","given":"Priya","non-dropping-particle":"","parse-names":false,"suffix":""},{"dropping-particle":"","family":"DeRisi","given":"Joseph L.","non-dropping-particle":"","parse-names":false,"suffix":""}],"container-title":"G3&amp;amp;#58; Genes|Genomes|Genetics","id":"ITEM-1","issue":"5","issued":{"date-parts":[["2013"]]},"page":"865-880","title":"PRICE: Software for the Targeted Assembly of Components of (Meta) Genomic Sequence Data","type":"article-journal","volume":"3"},"uris":["http://www.mendeley.com/documents/?uuid=9ded2439-30ac-4146-97f1-14f70b1d44f0"]},{"id":"ITEM-2","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2","issue":"16","issued":{"date-parts":[["2009"]]},"page":"2078-2079","title":"The Sequence Alignment/Map format and SAMtools","type":"article-journal","volume":"25"},"uris":["http://www.mendeley.com/documents/?uuid=1b1f977b-4efb-4b0a-a206-11b71edcfd1c"]},{"id":"ITEM-3","itemData":{"DOI":"10.1093/bioinformatics/btp324","ISBN":"1367-4811 (Electronic)\\r1367-4803 (Linking)","ISSN":"13674803","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author":[{"dropping-particle":"","family":"Li","given":"Heng","non-dropping-particle":"","parse-names":false,"suffix":""},{"dropping-particle":"","family":"Durbin","given":"Richard","non-dropping-particle":"","parse-names":false,"suffix":""}],"container-title":"Bioinformatics","id":"ITEM-3","issue":"14","issued":{"date-parts":[["2009"]]},"page":"1754-1760","title":"Fast and accurate short read alignment with Burrows-Wheeler transform","type":"article-journal","volume":"25"},"uris":["http://www.mendeley.com/documents/?uuid=0d899928-aa34-46c4-813c-ba0a238ff66f"]}],"mendeley":{"formattedCitation":"&lt;sup&gt;45–47&lt;/sup&gt;","plainTextFormattedCitation":"45–47","previouslyFormattedCitation":"&lt;sup&gt;45–47&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5–47</w:t>
      </w:r>
      <w:r w:rsidRPr="001B4B9F">
        <w:rPr>
          <w:bCs/>
          <w:iCs/>
        </w:rPr>
        <w:fldChar w:fldCharType="end"/>
      </w:r>
      <w:r w:rsidRPr="001B4B9F">
        <w:rPr>
          <w:bCs/>
          <w:iCs/>
          <w:lang w:val="en"/>
        </w:rPr>
        <w:t xml:space="preserve"> Second, I will recalibrate base quality calls using GATK to eliminate sequencer biases in base quality scores and improve downstream SNP discovery.</w:t>
      </w:r>
      <w:r w:rsidRPr="001B4B9F">
        <w:rPr>
          <w:bCs/>
          <w:iCs/>
          <w:lang w:val="en"/>
        </w:rPr>
        <w:fldChar w:fldCharType="begin" w:fldLock="1"/>
      </w:r>
      <w:r w:rsidRPr="001B4B9F">
        <w:rPr>
          <w:bCs/>
          <w:iCs/>
          <w:lang w:val="en"/>
        </w:rPr>
        <w:instrText>ADDIN CSL_CITATION {"citationItems":[{"id":"ITEM-1","itemData":{"DOI":"10.1038/ng.806","ISSN":"10614036","abstract":"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4×) 1000 Genomes Project datasets.","author":[{"dropping-particle":"","family":"Depristo","given":"Mark A.","non-dropping-particle":"","parse-names":false,"suffix":""},{"dropping-particle":"","family":"Banks","given":"Eric","non-dropping-particle":"","parse-names":false,"suffix":""},{"dropping-particle":"","family":"Poplin","given":"Ryan","non-dropping-particle":"","parse-names":false,"suffix":""},{"dropping-particle":"V.","family":"Garimella","given":"Kiran","non-dropping-particle":"","parse-names":false,"suffix":""},{"dropping-particle":"","family":"Maguire","given":"Jared R.","non-dropping-particle":"","parse-names":false,"suffix":""},{"dropping-particle":"","family":"Hartl","given":"Christopher","non-dropping-particle":"","parse-names":false,"suffix":""},{"dropping-particle":"","family":"Philippakis","given":"Anthony A.","non-dropping-particle":"","parse-names":false,"suffix":""},{"dropping-particle":"","family":"Angel","given":"Guillermo","non-dropping-particle":"Del","parse-names":false,"suffix":""},{"dropping-particle":"","family":"Rivas","given":"Manuel A.","non-dropping-particle":"","parse-names":false,"suffix":""},{"dropping-particle":"","family":"Hanna","given":"Matt","non-dropping-particle":"","parse-names":false,"suffix":""},{"dropping-particle":"","family":"McKenna","given":"Aaron","non-dropping-particle":"","parse-names":false,"suffix":""},{"dropping-particle":"","family":"Fennell","given":"Tim J.","non-dropping-particle":"","parse-names":false,"suffix":""},{"dropping-particle":"","family":"Kernytsky","given":"Andrew M.","non-dropping-particle":"","parse-names":false,"suffix":""},{"dropping-particle":"","family":"Sivachenko","given":"Andrey Y.","non-dropping-particle":"","parse-names":false,"suffix":""},{"dropping-particle":"","family":"Cibulskis","given":"Kristian","non-dropping-particle":"","parse-names":false,"suffix":""},{"dropping-particle":"","family":"Gabriel","given":"Stacey B.","non-dropping-particle":"","parse-names":false,"suffix":""},{"dropping-particle":"","family":"Altshuler","given":"David","non-dropping-particle":"","parse-names":false,"suffix":""},{"dropping-particle":"","family":"Daly","given":"Mark J.","non-dropping-particle":"","parse-names":false,"suffix":""}],"container-title":"Nature Genetics","id":"ITEM-1","issue":"5","issued":{"date-parts":[["2011"]]},"page":"491-501","title":"A framework for variation discovery and genotyping using next-generation DNA sequencing data","type":"article-journal","volume":"43"},"uris":["http://www.mendeley.com/documents/?uuid=86682215-865f-4ce1-b1f6-5669a37c5219"]},{"id":"ITEM-2","itemData":{"DOI":"10.1101/gr.107524.110.20","ISSN":"1088-9051","PMID":"20644199","abstract":"Next-generation DNA sequencing (NGS) projects, such as the 1000 Genomes Project, are already revolutionizing our understanding of genetic variation among individuals. However,histicated individuals. Indeed, many professionals are limited in the scope and the ease with which they can answer scientific questions by the complexity of accessing and manipulating the data produced by these machines. Here, we discuss the massive data sets generated by NGS—the 1000 Genome pilot alone includes nearly five terabases—make writing feature-rich, efficient, and robust analysis tools difficult for even computationally sop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 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 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2","issue":"9","issued":{"date-parts":[["2010"]]},"page":"254-260","title":"The Genome Analysis Toolkit: A MapReduce framework for analyzing next-generation DNA sequencing data","type":"article-journal","volume":"20"},"uris":["http://www.mendeley.com/documents/?uuid=f889a45b-16dc-4e6d-bbd9-9c5642dcf0ea"]},{"id":"ITEM-3","itemData":{"DOI":"10.1186/s12864-016-2463-2","ISSN":"14712164","abstract":"BACKGROUND:Minor allele detection in very high coverage sequence data (&gt;1000X) has many applications such as detecting mtDNA heteroplasmy, somatic mutations in cancer or tumors, SNP calling in pool sequencing, etc., where reads with low frequency are not necessarily sequence error but may instead convey biological information. However, the suitability of common base quality recalibration tools for such applications has not been investigated in detail.RESULTS:We show that the widely used tool GATK BaseRecalibration has several limitations in minor allele detection. First, GATK IndelRealignment fails to work if the sequence coverage is above a certain level since it then becomes computationally infeasible. Second, the accuracy of the base quality largely depends on the database of known SNPs as the control, which limits the ability of de novo minor allele detection. Third, GATK reduces the base quality of sequence errors at the cost of reducing scores for true minor alleles. To overcome these limitations, we present a novel approach called SEGREG, which applies segmented regression to control sequences (e.g. phiX174 DNA) spiked into a sequencing run. Based on simulations SEGREG improves both the accuracy of base quality scores and the detection of minor alleles. We further investigate sequence error and recalibration parameters by applying a Logarithm Likelihood Ratio (LLR) approach to SEGREG recalibrated base quality scores for phiX174 DNA sequenced to very high coverage, and for mtDNA genome sequences previously analyzed for heteroplasmic variants.CONCLUSIONS:Our results suggest that SEGREG improves base recalibration without suffering the limitations discussed above, and the LLR approach benefits from SEGREG in identifying more true minor alleles, while avoiding false positives from sequencing error.","author":[{"dropping-particle":"","family":"Ni","given":"Shengyu","non-dropping-particle":"","parse-names":false,"suffix":""},{"dropping-particle":"","family":"Stoneking","given":"Mark","non-dropping-particle":"","parse-names":false,"suffix":""}],"container-title":"BMC Genomics","id":"ITEM-3","issue":"1","issued":{"date-parts":[["2016"]]},"page":"1-12","publisher":"BMC Genomics","title":"Improvement in detection of minor alleles in next generation sequencing by base quality recalibration","type":"article-journal","volume":"17"},"uris":["http://www.mendeley.com/documents/?uuid=834f9f3c-475d-469a-a98a-eeb9549e2276"]}],"mendeley":{"formattedCitation":"&lt;sup&gt;48–50&lt;/sup&gt;","plainTextFormattedCitation":"48–50","previouslyFormattedCitation":"&lt;sup&gt;48–50&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8–50</w:t>
      </w:r>
      <w:r w:rsidRPr="001B4B9F">
        <w:rPr>
          <w:bCs/>
          <w:iCs/>
        </w:rPr>
        <w:fldChar w:fldCharType="end"/>
      </w:r>
      <w:r w:rsidRPr="001B4B9F">
        <w:rPr>
          <w:bCs/>
          <w:iCs/>
          <w:lang w:val="en"/>
        </w:rPr>
        <w:t xml:space="preserve"> Finally, I will call genotypes using site allele frequencies as priors in ANGSD</w:t>
      </w:r>
      <w:r w:rsidRPr="001B4B9F">
        <w:rPr>
          <w:bCs/>
          <w:iCs/>
          <w:lang w:val="en"/>
        </w:rPr>
        <w:fldChar w:fldCharType="begin" w:fldLock="1"/>
      </w:r>
      <w:r w:rsidRPr="001B4B9F">
        <w:rPr>
          <w:bCs/>
          <w:iCs/>
          <w:lang w:val="en"/>
        </w:rPr>
        <w:instrText>ADDIN CSL_CITATION {"citationItems":[{"id":"ITEM-1","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uris":["http://www.mendeley.com/documents/?uuid=46f586f0-ecac-4bdd-8896-3541f7bbbfd8"]}],"mendeley":{"formattedCitation":"&lt;sup&gt;51&lt;/sup&gt;","plainTextFormattedCitation":"51","previouslyFormattedCitation":"&lt;sup&gt;51&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51</w:t>
      </w:r>
      <w:r w:rsidRPr="001B4B9F">
        <w:rPr>
          <w:bCs/>
          <w:iCs/>
        </w:rPr>
        <w:fldChar w:fldCharType="end"/>
      </w:r>
      <w:r w:rsidRPr="001B4B9F">
        <w:rPr>
          <w:bCs/>
          <w:iCs/>
          <w:lang w:val="en"/>
        </w:rPr>
        <w:t xml:space="preserve"> and filter sequencing data in the following ways: remove individuals with insufficient read coverage and depth, remove paralogous loci using the site frequency spectrum as a prior, remove reads that do not meet mapping and base call qualities, remove low frequency SNPs, SNPs not in Hardy-Weinberg equilibrium and hybridized individuals. I will then test for population structure in my dataset by carrying out a principal component analysis in ANGSD</w:t>
      </w:r>
      <w:r w:rsidRPr="001B4B9F">
        <w:rPr>
          <w:bCs/>
          <w:iCs/>
          <w:lang w:val="en"/>
        </w:rPr>
        <w:fldChar w:fldCharType="begin" w:fldLock="1"/>
      </w:r>
      <w:r w:rsidRPr="001B4B9F">
        <w:rPr>
          <w:bCs/>
          <w:iCs/>
          <w:lang w:val="en"/>
        </w:rPr>
        <w:instrText>ADDIN CSL_CITATION {"citationItems":[{"id":"ITEM-1","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uris":["http://www.mendeley.com/documents/?uuid=46f586f0-ecac-4bdd-8896-3541f7bbbfd8"]}],"mendeley":{"formattedCitation":"&lt;sup&gt;51&lt;/sup&gt;","plainTextFormattedCitation":"51","previouslyFormattedCitation":"&lt;sup&gt;51&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51</w:t>
      </w:r>
      <w:r w:rsidRPr="001B4B9F">
        <w:rPr>
          <w:bCs/>
          <w:iCs/>
        </w:rPr>
        <w:fldChar w:fldCharType="end"/>
      </w:r>
      <w:r w:rsidRPr="001B4B9F">
        <w:rPr>
          <w:bCs/>
          <w:iCs/>
          <w:lang w:val="en"/>
        </w:rPr>
        <w:t xml:space="preserve"> and running STRUCTURE</w:t>
      </w:r>
      <w:r w:rsidRPr="001B4B9F">
        <w:rPr>
          <w:bCs/>
          <w:iCs/>
          <w:lang w:val="en"/>
        </w:rPr>
        <w:fldChar w:fldCharType="begin" w:fldLock="1"/>
      </w:r>
      <w:r w:rsidRPr="001B4B9F">
        <w:rPr>
          <w:bCs/>
          <w:iCs/>
          <w:lang w:val="en"/>
        </w:rPr>
        <w:instrText>ADDIN CSL_CITATION {"citationItems":[{"id":"ITEM-1","itemData":{"DOI":"10.1111/j.1471-8286.2007.01758.x","ISBN":"0016-6731","ISSN":"00166731","PMID":"10835412","abstract":"We describe a model-based clustering method for using multilocus genotype data to infer population structure and assign individuals to populations. We assume a model in which there are K populations (where K may be unknown), each of which is characterized by a set of allele frequencies at each locus. Individuals in the sample are assigned (probabilistically) to populations, or jointly to two or more populations if their genotypes indicate that they are admixed. Our model does not assume a particular mutation process, and it can be applied to most of the commonly used genetic markers, provided that they are not closely linked. Applications of our method include demonstrating the presence of population structure, assigning individuals to populations, studying hybrid zones, and identifying migrants and admixed individuals. We show that the method can produce highly accurate assignments using modest numbers of loci-e.g. , seven microsatellite loci in an example using genotype data from an endangered bird species. The software used for this article is available from http://www.stats.ox.ac.uk/ approximately pritch/home. html.","author":[{"dropping-particle":"","family":"Pritchard","given":"Jonathan K.","non-dropping-particle":"","parse-names":false,"suffix":""},{"dropping-particle":"","family":"Stephens","given":"Matthew","non-dropping-particle":"","parse-names":false,"suffix":""},{"dropping-particle":"","family":"Donnelly","given":"Peter","non-dropping-particle":"","parse-names":false,"suffix":""}],"container-title":"Genetics","id":"ITEM-1","issue":"2","issued":{"date-parts":[["2000"]]},"page":"945-959","title":"Inference of population structure using multilocus genotype data","type":"article-journal","volume":"155"},"uris":["http://www.mendeley.com/documents/?uuid=e072dfbe-67b8-4090-a4be-5451ef26482e"]}],"mendeley":{"formattedCitation":"&lt;sup&gt;52&lt;/sup&gt;","plainTextFormattedCitation":"52","previouslyFormattedCitation":"&lt;sup&gt;52&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52</w:t>
      </w:r>
      <w:r w:rsidRPr="001B4B9F">
        <w:rPr>
          <w:bCs/>
          <w:iCs/>
        </w:rPr>
        <w:fldChar w:fldCharType="end"/>
      </w:r>
      <w:r w:rsidRPr="001B4B9F">
        <w:rPr>
          <w:bCs/>
          <w:iCs/>
          <w:lang w:val="en"/>
        </w:rPr>
        <w:t xml:space="preserve"> for each year.</w:t>
      </w:r>
    </w:p>
    <w:p w14:paraId="698762A8" w14:textId="77777777" w:rsidR="001B4B9F" w:rsidRPr="001B4B9F" w:rsidRDefault="001B4B9F" w:rsidP="001B4B9F">
      <w:pPr>
        <w:ind w:right="270"/>
        <w:jc w:val="both"/>
        <w:rPr>
          <w:bCs/>
          <w:iCs/>
          <w:lang w:val="en"/>
        </w:rPr>
      </w:pPr>
      <w:r w:rsidRPr="001B4B9F">
        <w:rPr>
          <w:bCs/>
          <w:iCs/>
          <w:lang w:val="en"/>
        </w:rPr>
        <w:t xml:space="preserve"> </w:t>
      </w:r>
    </w:p>
    <w:p w14:paraId="09E0A392" w14:textId="70CA5851" w:rsidR="001B4B9F" w:rsidRPr="001B4B9F" w:rsidRDefault="001B4B9F" w:rsidP="001B4B9F">
      <w:pPr>
        <w:ind w:right="270"/>
        <w:jc w:val="both"/>
        <w:rPr>
          <w:bCs/>
          <w:iCs/>
          <w:lang w:val="en"/>
        </w:rPr>
      </w:pPr>
      <w:r w:rsidRPr="001B4B9F">
        <w:rPr>
          <w:bCs/>
          <w:iCs/>
          <w:lang w:val="en"/>
        </w:rPr>
        <w:t>Based on results from comparative analysis by Gilbert and Whitlock (2015)</w:t>
      </w:r>
      <w:r w:rsidRPr="001B4B9F">
        <w:rPr>
          <w:bCs/>
          <w:iCs/>
          <w:lang w:val="en"/>
        </w:rPr>
        <w:fldChar w:fldCharType="begin" w:fldLock="1"/>
      </w:r>
      <w:r w:rsidRPr="001B4B9F">
        <w:rPr>
          <w:bCs/>
          <w:iCs/>
          <w:lang w:val="en"/>
        </w:rPr>
        <w:instrText>ADDIN CSL_CITATION {"citationItems":[{"id":"ITEM-1","itemData":{"DOI":"10.1111/evo.12713","ISSN":"15585646","PMID":"26118738","abstract":"Effective population size is a fundamental parameter in population genetics, evolutionary biology and conservation biology, yet its estimation can be fraught with difficulties. Several methods to estimate Ne from genetic data have been developed which take advantage of various approaches for inferring Ne . The ability of these methods to accurately estimate Ne , however, has not been comprehensively examined. In this study, we employ seven of the most cited methods for estimating Ne from genetic data (Colony2, CoNe, Estim, MLNe, ONeSAMP, TMVP, and NeEstimator including LDNe) across simulated datasets with populations experiencing migration or no migration. The simulated population demographies are an isolated population with no immigration, an island model metapopulation with a sink population receiving immigrants, and an isolation by distance stepping stone model of populations. We find considerable variance in performance of these methods, both within and across demographic scenarios, with some methods performing very poorly. The most accurate estimates of Ne can be obtained by using LDNe, MLNe, or TMVP; however each of these approaches is outperformed by another in a differing demographic scenario. Knowledge of the approximate demography of population as well as the availability of temporal data largely improves Ne estimates. This article is protected by copyright. All rights reserved.","author":[{"dropping-particle":"","family":"Gilbert","given":"Kimberly J.","non-dropping-particle":"","parse-names":false,"suffix":""},{"dropping-particle":"","family":"Whitlock","given":"Michael C.","non-dropping-particle":"","parse-names":false,"suffix":""}],"container-title":"Evolution","id":"ITEM-1","issue":"8","issued":{"date-parts":[["2015"]]},"page":"2154-2166","title":"Evaluating methods for estimating local effective population size with and without migration","type":"article-journal","volume":"69"},"uris":["http://www.mendeley.com/documents/?uuid=8a922d91-49b5-4424-91a2-f41bef3ddf3b"]}],"mendeley":{"formattedCitation":"&lt;sup&gt;53&lt;/sup&gt;","plainTextFormattedCitation":"53","previouslyFormattedCitation":"&lt;sup&gt;53&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53</w:t>
      </w:r>
      <w:r w:rsidRPr="001B4B9F">
        <w:rPr>
          <w:bCs/>
          <w:iCs/>
        </w:rPr>
        <w:fldChar w:fldCharType="end"/>
      </w:r>
      <w:r w:rsidRPr="001B4B9F">
        <w:rPr>
          <w:bCs/>
          <w:iCs/>
          <w:lang w:val="en"/>
        </w:rPr>
        <w:t xml:space="preserve"> and Wang (2016),</w:t>
      </w:r>
      <w:r w:rsidRPr="001B4B9F">
        <w:rPr>
          <w:bCs/>
          <w:iCs/>
          <w:lang w:val="en"/>
        </w:rPr>
        <w:fldChar w:fldCharType="begin" w:fldLock="1"/>
      </w:r>
      <w:r w:rsidRPr="001B4B9F">
        <w:rPr>
          <w:bCs/>
          <w:iCs/>
          <w:lang w:val="en"/>
        </w:rPr>
        <w:instrText>ADDIN CSL_CITATION {"citationItems":[{"id":"ITEM-1","itemData":{"DOI":"10.1111/mec.13725","ISBN":"0962-8436","ISSN":"1365294X","PMID":"16048783","abstract":"The effective population size (Ne) is an important parameter in ecology, evolutionary biology and conservation biology. It is, however, notoriously difficult to estimate, mainly because of the highly stochastic nature of the processes of inbreeding and genetic drift for which Ne is usually defined and measured, and because of the many factors (such as time and spatial scales, systematic forces) confounding such processes. Many methods have been developed in the past three decades to estimate the current, past and ancient effective population sizes using different information extracted from some genetic markers in a sample of individuals. This paper reviews the methodologies proposed for estimating Ne from genetic data using information on heterozygosity excess, linkage disequilibrium, temporal changes in allele frequency, and pattern and amount of genetic variation within and between populations. For each methodology, I describe mainly the logic and genetic model on which it is based, the data required and information used, the interpretation of the estimate obtained, some results from applications to simulated or empirical datasets and future developments that are needed.","author":[{"dropping-particle":"","family":"Wang","given":"Jinliang","non-dropping-particle":"","parse-names":false,"suffix":""}],"container-title":"Molecular ecology","id":"ITEM-1","issue":"19","issued":{"date-parts":[["2016"]]},"page":"4692-4711","title":"A comparison of single-sample estimators of effective population sizes from genetic marker data","type":"article-journal","volume":"25"},"uris":["http://www.mendeley.com/documents/?uuid=90f12439-ad7a-3451-b510-00410c759f42"]}],"mendeley":{"formattedCitation":"&lt;sup&gt;54&lt;/sup&gt;","plainTextFormattedCitation":"54","previouslyFormattedCitation":"&lt;sup&gt;54&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54</w:t>
      </w:r>
      <w:r w:rsidRPr="001B4B9F">
        <w:rPr>
          <w:bCs/>
          <w:iCs/>
        </w:rPr>
        <w:fldChar w:fldCharType="end"/>
      </w:r>
      <w:r w:rsidRPr="001B4B9F">
        <w:rPr>
          <w:bCs/>
          <w:iCs/>
          <w:lang w:val="en"/>
        </w:rPr>
        <w:t xml:space="preserve"> I will use both temporal and LD methods to estimate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in delta smelt through the programs </w:t>
      </w:r>
      <w:proofErr w:type="spellStart"/>
      <w:r w:rsidRPr="001B4B9F">
        <w:rPr>
          <w:bCs/>
          <w:iCs/>
          <w:lang w:val="en"/>
        </w:rPr>
        <w:t>MLNe</w:t>
      </w:r>
      <w:proofErr w:type="spellEnd"/>
      <w:r w:rsidRPr="001B4B9F">
        <w:rPr>
          <w:bCs/>
          <w:iCs/>
          <w:lang w:val="en"/>
        </w:rPr>
        <w:t xml:space="preserve"> and </w:t>
      </w:r>
      <w:proofErr w:type="spellStart"/>
      <w:r w:rsidRPr="001B4B9F">
        <w:rPr>
          <w:bCs/>
          <w:iCs/>
          <w:lang w:val="en"/>
        </w:rPr>
        <w:t>NeEstimator</w:t>
      </w:r>
      <w:proofErr w:type="spellEnd"/>
      <w:r w:rsidRPr="001B4B9F">
        <w:rPr>
          <w:bCs/>
          <w:iCs/>
          <w:lang w:val="en"/>
        </w:rPr>
        <w:t xml:space="preserve"> v2.01.</w:t>
      </w:r>
      <w:r w:rsidRPr="001B4B9F">
        <w:rPr>
          <w:bCs/>
          <w:iCs/>
          <w:lang w:val="en"/>
        </w:rPr>
        <w:fldChar w:fldCharType="begin" w:fldLock="1"/>
      </w:r>
      <w:r w:rsidRPr="001B4B9F">
        <w:rPr>
          <w:bCs/>
          <w:iCs/>
          <w:lang w:val="en"/>
        </w:rPr>
        <w:instrText>ADDIN CSL_CITATION {"citationItems":[{"id":"ITEM-1","itemData":{"DOI":"10.1017/S0016672301005286","ISBN":"0016-6723","ISSN":"0016-6723","PMID":"11865714","abstract":"Genet. Res., Camb. (2001), 78, pp. 243–257. With 3 figures. # 2001 Cambridge University Press DOI: 10.1017\\S0016672301005286 Printed in the United Kingdom ... A pseudo - likelihood method for estimating effective ... JINLIANG WANG* Institute of Zoology, Zoological Society of ...","author":[{"dropping-particle":"","family":"Wang","given":"Jinliang","non-dropping-particle":"","parse-names":false,"suffix":""}],"container-title":"Genetics Research","id":"ITEM-1","issued":{"date-parts":[["2001"]]},"page":"243-257","publisher":"California Digital LibraryUniversity of California","title":"A pseudo-likelihood method for estimating effective population size from temporally spaced samples","type":"article-journal","volume":"78"},"uris":["http://www.mendeley.com/documents/?uuid=449f9573-601e-4ff7-a2b1-db6a6669b69c"]},{"id":"ITEM-2","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ITEM-2","issued":{"date-parts":[["2014"]]},"page":"209-214","title":"Ne ESTIMATOR v2 : re - implementation of software for the estimation of contemporary effective population size ( N e ) from genetic data","type":"article-journal","volume":"14"},"uris":["http://www.mendeley.com/documents/?uuid=8dc3e6a5-7528-4e13-ad54-3450be07e314"]}],"mendeley":{"formattedCitation":"&lt;sup&gt;43,55&lt;/sup&gt;","plainTextFormattedCitation":"43,55","previouslyFormattedCitation":"&lt;sup&gt;43,55&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3,55</w:t>
      </w:r>
      <w:r w:rsidRPr="001B4B9F">
        <w:rPr>
          <w:bCs/>
          <w:iCs/>
        </w:rPr>
        <w:fldChar w:fldCharType="end"/>
      </w:r>
      <w:r w:rsidRPr="001B4B9F">
        <w:rPr>
          <w:bCs/>
          <w:iCs/>
          <w:lang w:val="en"/>
        </w:rPr>
        <w:t xml:space="preserve"> </w:t>
      </w:r>
      <w:proofErr w:type="spellStart"/>
      <w:r w:rsidRPr="001B4B9F">
        <w:rPr>
          <w:bCs/>
          <w:iCs/>
          <w:lang w:val="en"/>
        </w:rPr>
        <w:t>MLNe</w:t>
      </w:r>
      <w:proofErr w:type="spellEnd"/>
      <w:r w:rsidRPr="001B4B9F">
        <w:rPr>
          <w:bCs/>
          <w:iCs/>
          <w:lang w:val="en"/>
        </w:rPr>
        <w:t xml:space="preserve"> is a pseudo-likelihood method for estimating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from temporally-spaced samples. </w:t>
      </w:r>
      <w:proofErr w:type="spellStart"/>
      <w:r w:rsidRPr="001B4B9F">
        <w:rPr>
          <w:bCs/>
          <w:iCs/>
          <w:lang w:val="en"/>
        </w:rPr>
        <w:t>NeEstimator</w:t>
      </w:r>
      <w:proofErr w:type="spellEnd"/>
      <w:r w:rsidRPr="001B4B9F">
        <w:rPr>
          <w:bCs/>
          <w:iCs/>
          <w:lang w:val="en"/>
        </w:rPr>
        <w:t xml:space="preserve"> v2.01 is a software that implements various updates to the original </w:t>
      </w:r>
      <w:proofErr w:type="spellStart"/>
      <w:r w:rsidRPr="001B4B9F">
        <w:rPr>
          <w:bCs/>
          <w:iCs/>
          <w:lang w:val="en"/>
        </w:rPr>
        <w:t>LDNe</w:t>
      </w:r>
      <w:proofErr w:type="spellEnd"/>
      <w:r w:rsidRPr="001B4B9F">
        <w:rPr>
          <w:bCs/>
          <w:iCs/>
          <w:lang w:val="en"/>
        </w:rPr>
        <w:t xml:space="preserve"> method for estimating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from single-sample data.</w:t>
      </w:r>
      <w:r w:rsidRPr="001B4B9F">
        <w:rPr>
          <w:bCs/>
          <w:iCs/>
          <w:lang w:val="en"/>
        </w:rPr>
        <w:fldChar w:fldCharType="begin" w:fldLock="1"/>
      </w:r>
      <w:r w:rsidRPr="001B4B9F">
        <w:rPr>
          <w:bCs/>
          <w:iCs/>
          <w:lang w:val="en"/>
        </w:rPr>
        <w:instrText>ADDIN CSL_CITATION {"citationItems":[{"id":"ITEM-1","itemData":{"ISBN":"0016-6731","ISSN":"0016-6731","PMID":"2731727","abstract":"The temporal method for estimating effective population size (Ne) from the standardized variance in allele frequency change (F) is presented in a generalized form. Whereas previous treatments of this method have adopted rather limiting assumptions, the present analysis shows that the temporal method is generally applicable to a wide variety of organisms. Use of a revised model of gene sampling permits a more generalized interpretation of Ne than that used by some other authors studying this method. It is shown that two sampling plans (individuals for genetic analysis taken before or after reproduction) whose differences have been stressed by previous authors can be treated in a uniform way. Computer simulations using a wide variety of initial conditions show that different formulas for computing F have much less effect on Ne than do sample size (S), number of generations between samples (t), or the number of loci studied (L). Simulation results also indicate that (1) bias of F is small unless alleles with very low frequency are used; (2) precision is typically increased by about the same amount with a doubling of S, t, or L; (3) confidence intervals for Ne computed using a chi 2 approximation are accurate and unbiased under most conditions; (4) the temporal method is best suited for use with organisms having high juvenile mortality and, perhaps, a limited effective population size.","author":[{"dropping-particle":"","family":"Waples","given":"R.S.","non-dropping-particle":"","parse-names":false,"suffix":""}],"container-title":"Genetics","id":"ITEM-1","issue":"2","issued":{"date-parts":[["1989"]]},"page":"379-391","title":"A generalized approach for estimating effective population size from temporal changes in allele frequency.","type":"article-journal","volume":"121"},"uris":["http://www.mendeley.com/documents/?uuid=e8c20b24-a197-4a39-9292-d45d79c39995"]},{"id":"ITEM-2","itemData":{"DOI":"10.1007/s10592-005-9100-y","ISBN":"10.1101/001081","ISSN":"15660621","PMID":"24603985","abstract":"Analysis of linkage disequilibrium (^ r2=mean squared correlation of allele frequencies at different gene loci) provides a means of estimating effective population size (Ne) from a single sample, but this method has seen much less use than the temporal method (which requires at least two samples). It is shown that for realistic numbers of loci and alleles, the linkage disequilibrium method can provide precision comparable to that of the temporal method. However, computer simulations show that estimates of Ne based on ^ r2 for unlinked, diallelic gene loci are sharply biased downwards ( ^ Ne=N&lt;0:1 in some cases) if sample size (S) is less than true Ne. The bias is shown to arise from inaccuracies in published formula for Eð^ r2Þ when S and/or Ne are small. Empirically derived modifications to Eð^ r2Þ for two mating systems (random mating and lifetime monogamy) effectively eliminate the bias (residual bias in ^ Ne&lt;5% in most cases). The modified method also performs well in estimating Ne in non-ideal populations with skewed sex ratio or non-random variance in reproductive success. Recent population declines are not likely to seriously affect ^ Ne, but if N has recently increased from a bottleneck ^ Ne can be biased downwards for a few generations. These results should facilitate application of the disequilibrium method for estimating contemporary Ne in natural populations. However, a comprehensive assessment of performance of ^ r2 with highly polymorphic markers such as microsatellites is needed. Introduction","author":[{"dropping-particle":"","family":"Waples","given":"Robin S.","non-dropping-particle":"","parse-names":false,"suffix":""}],"container-title":"Conservation Genetics","id":"ITEM-2","issue":"2","issued":{"date-parts":[["2006"]]},"page":"167-184","title":"A bias correction for estimates of effective population size based on linkage disequilibrium at unlinked gene loci","type":"article-journal","volume":"7"},"uris":["http://www.mendeley.com/documents/?uuid=7071af0d-7070-4f5b-8208-ef2be5f94bde"]},{"id":"ITEM-3","itemData":{"DOI":"10.1017/S0016672301005286","ISBN":"0016-6723","ISSN":"0016-6723","PMID":"11865714","abstract":"Genet. Res., Camb. (2001), 78, pp. 243–257. With 3 figures. # 2001 Cambridge University Press DOI: 10.1017\\S0016672301005286 Printed in the United Kingdom ... A pseudo - likelihood method for estimating effective ... JINLIANG WANG* Institute of Zoology, Zoological Society of ...","author":[{"dropping-particle":"","family":"Wang","given":"Jinliang","non-dropping-particle":"","parse-names":false,"suffix":""}],"container-title":"Genetics Research","id":"ITEM-3","issued":{"date-parts":[["2001"]]},"page":"243-257","publisher":"California Digital LibraryUniversity of California","title":"A pseudo-likelihood method for estimating effective population size from temporally spaced samples","type":"article-journal","volume":"78"},"uris":["http://www.mendeley.com/documents/?uuid=449f9573-601e-4ff7-a2b1-db6a6669b69c"]},{"id":"ITEM-4","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ITEM-4","issued":{"date-parts":[["2014"]]},"page":"209-214","title":"Ne ESTIMATOR v2 : re - implementation of software for the estimation of contemporary effective population size ( N e ) from genetic data","type":"article-journal","volume":"14"},"uris":["http://www.mendeley.com/documents/?uuid=8dc3e6a5-7528-4e13-ad54-3450be07e314"]},{"id":"ITEM-5","itemData":{"DOI":"10.1038/hdy.2016.19","ISSN":"0018-067X","author":[{"dropping-particle":"","family":"Jones","given":"A T","non-dropping-particle":"","parse-names":false,"suffix":""},{"dropping-particle":"","family":"Ovenden","given":"J R","non-dropping-particle":"","parse-names":false,"suffix":""},{"dropping-particle":"","family":"Wang","given":"Y-g","non-dropping-particle":"","parse-names":false,"suffix":""}],"container-title":"Nature Publishing Group","id":"ITEM-5","issue":"4","issued":{"date-parts":[["2016"]]},"page":"217-223","publisher":"Nature Publishing Group","title":"Improved conf dence intervals for the linkage disequilibrium method for estimating effective population size","type":"article-journal","volume":"117"},"uris":["http://www.mendeley.com/documents/?uuid=39d1cd2f-28fc-444d-8a62-1e76cd84b8e3"]}],"mendeley":{"formattedCitation":"&lt;sup&gt;13,43,55,57,58&lt;/sup&gt;","plainTextFormattedCitation":"13,43,55,57,58","previouslyFormattedCitation":"&lt;sup&gt;13,43,55,57,58&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13,43,55,57,58</w:t>
      </w:r>
      <w:r w:rsidRPr="001B4B9F">
        <w:rPr>
          <w:bCs/>
          <w:iCs/>
        </w:rPr>
        <w:fldChar w:fldCharType="end"/>
      </w:r>
      <w:r w:rsidRPr="001B4B9F">
        <w:rPr>
          <w:bCs/>
          <w:iCs/>
          <w:lang w:val="en"/>
        </w:rPr>
        <w:t xml:space="preserve"> Temporal methods use allele frequency change between generations at individual loci to quantify the level of genetic drift in a population and estimate the harmonic me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w:t>
      </w:r>
      <w:r w:rsidRPr="001B4B9F">
        <w:rPr>
          <w:bCs/>
          <w:iCs/>
          <w:lang w:val="en"/>
        </w:rPr>
        <w:fldChar w:fldCharType="begin" w:fldLock="1"/>
      </w:r>
      <w:r w:rsidRPr="001B4B9F">
        <w:rPr>
          <w:bCs/>
          <w:iCs/>
          <w:lang w:val="en"/>
        </w:rPr>
        <w:instrText>ADDIN CSL_CITATION {"citationItems":[{"id":"ITEM-1","itemData":{"author":[{"dropping-particle":"","family":"Krimbas","given":"C. B.","non-dropping-particle":"","parse-names":false,"suffix":""},{"dropping-particle":"","family":"Tsakas","given":"S.","non-dropping-particle":"","parse-names":false,"suffix":""}],"container-title":"Evolution","id":"ITEM-1","issue":"25","issued":{"date-parts":[["1971"]]},"page":"454-460","title":"THE GENETICS OF DACUS OLEAE. V. CHANGES OF ESTERASE POLYMORPHISM IN A NATURAL POPULA- TION FOLLOWING INSECTICIDE CONTROL-SELECTION OR DRIFT?","type":"article-journal"},"uris":["http://www.mendeley.com/documents/?uuid=a02123bf-3e2b-4d59-a3ed-315192e422ca"]},{"id":"ITEM-2","itemData":{"DOI":"10.1111/j.1365-294X.2005.02673.x","ISBN":"0962-1083","ISSN":"09621083","PMID":"16156807","abstract":"Although most genetic estimates of contemporary effective population size (Ne) are based on models that assume Ne is constant, in real populations Ne changes (often dramatically) over time, and estimates (Ne) will be influenced by Ne in specific generations. In such cases, it is important to properly match Ne to the appropriate time periods (for example, in computing Ne/N ratios). Here I consider this problem for semelparous species with two life histories (discrete generations and variable age at maturity--the 'salmon' model), for two different sampling plans, and for estimators based on single samples (linkage disequilibrium, heterozygote excess) and two samples (temporal method). Results include the following. Discrete generations: (i) Temporal samples from generations 0 and t estimate the harmonic mean Ne in generations 0 through t - 1 but do not provide information about Ne in generation t; (ii) Single samples provide an estimate of Ne in the parental generation, not the generation sampled; (iii) single-sample and temporal estimates never provide information about Ne in exactly the same generations; (iv) Recent bottlenecks can downwardly bias estimates based on linkage disequilibrium for several generations. Salmon model: (i) A pair of single-cohort (typically juvenile) samples from years 0 and t provide a temporal estimate of the harmonic mean of the effective numbers of breeders in the two parental years (N b(0) and N b(t)), but adult samples are more difficult to interpret because they are influenced by Nb in a number of previous years; (ii) For single-cohort samples, both one-sample and temporal methods provide estimates of Nb in the same years (contrast with results for discrete generation model); (iii) Residual linkage disequilibrium associated with past population size will not affect single-sample estimates of Nb as much as in the discrete generation model because the disequilibrium diffuses among different years of breeders. These results lead to some general conclusions about genetic estimates of Ne in iteroparous species with overlapping generations and identify areas in need of further research.","author":[{"dropping-particle":"","family":"Waples","given":"Robin S.","non-dropping-particle":"","parse-names":false,"suffix":""}],"container-title":"Molecular Ecology","id":"ITEM-2","issue":"11","issued":{"date-parts":[["2005"]]},"page":"3335-3352","title":"Genetic estimates of contemporary effective population size: To what time periods do the estimates apply?","type":"article-journal","volume":"14"},"uris":["http://www.mendeley.com/documents/?uuid=a9e7c357-33fd-4a88-8c80-269dfbf93a2a"]}],"mendeley":{"formattedCitation":"&lt;sup&gt;35,56&lt;/sup&gt;","plainTextFormattedCitation":"35,56","previouslyFormattedCitation":"&lt;sup&gt;35,56&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35,56</w:t>
      </w:r>
      <w:r w:rsidRPr="001B4B9F">
        <w:rPr>
          <w:bCs/>
          <w:iCs/>
        </w:rPr>
        <w:fldChar w:fldCharType="end"/>
      </w:r>
      <w:r w:rsidRPr="001B4B9F">
        <w:rPr>
          <w:bCs/>
          <w:iCs/>
          <w:lang w:val="en"/>
        </w:rPr>
        <w:t xml:space="preserve"> LD methods use the non-random association of allele frequencies at different loci to quantify the level of inbreeding within the population of the parental generation.</w:t>
      </w:r>
      <w:r w:rsidRPr="001B4B9F">
        <w:rPr>
          <w:bCs/>
          <w:iCs/>
          <w:lang w:val="en"/>
        </w:rPr>
        <w:fldChar w:fldCharType="begin" w:fldLock="1"/>
      </w:r>
      <w:r w:rsidRPr="001B4B9F">
        <w:rPr>
          <w:bCs/>
          <w:iCs/>
          <w:lang w:val="en"/>
        </w:rPr>
        <w:instrText>ADDIN CSL_CITATION {"citationItems":[{"id":"ITEM-1","itemData":{"DOI":"10.1017/S0016672300020553","ISSN":"0016-6723","author":[{"dropping-particle":"","family":"Hill","given":"William G.","non-dropping-particle":"","parse-names":false,"suffix":""}],"container-title":"Genetical Research","id":"ITEM-1","issue":"03","issued":{"date-parts":[["1981","12","14"]]},"page":"209","publisher":"Cambridge University Press","title":"Estimation of effective population size from data on linkage disequilibrium","type":"article-journal","volume":"38"},"uris":["http://www.mendeley.com/documents/?uuid=0c984971-cd8a-3232-a9f3-218ae59a80c8"]},{"id":"ITEM-2","itemData":{"DOI":"10.1111/j.1365-294X.2005.02673.x","ISBN":"0962-1083","ISSN":"09621083","PMID":"16156807","abstract":"Although most genetic estimates of contemporary effective population size (Ne) are based on models that assume Ne is constant, in real populations Ne changes (often dramatically) over time, and estimates (Ne) will be influenced by Ne in specific generations. In such cases, it is important to properly match Ne to the appropriate time periods (for example, in computing Ne/N ratios). Here I consider this problem for semelparous species with two life histories (discrete generations and variable age at maturity--the 'salmon' model), for two different sampling plans, and for estimators based on single samples (linkage disequilibrium, heterozygote excess) and two samples (temporal method). Results include the following. Discrete generations: (i) Temporal samples from generations 0 and t estimate the harmonic mean Ne in generations 0 through t - 1 but do not provide information about Ne in generation t; (ii) Single samples provide an estimate of Ne in the parental generation, not the generation sampled; (iii) single-sample and temporal estimates never provide information about Ne in exactly the same generations; (iv) Recent bottlenecks can downwardly bias estimates based on linkage disequilibrium for several generations. Salmon model: (i) A pair of single-cohort (typically juvenile) samples from years 0 and t provide a temporal estimate of the harmonic mean of the effective numbers of breeders in the two parental years (N b(0) and N b(t)), but adult samples are more difficult to interpret because they are influenced by Nb in a number of previous years; (ii) For single-cohort samples, both one-sample and temporal methods provide estimates of Nb in the same years (contrast with results for discrete generation model); (iii) Residual linkage disequilibrium associated with past population size will not affect single-sample estimates of Nb as much as in the discrete generation model because the disequilibrium diffuses among different years of breeders. These results lead to some general conclusions about genetic estimates of Ne in iteroparous species with overlapping generations and identify areas in need of further research.","author":[{"dropping-particle":"","family":"Waples","given":"Robin S.","non-dropping-particle":"","parse-names":false,"suffix":""}],"container-title":"Molecular Ecology","id":"ITEM-2","issue":"11","issued":{"date-parts":[["2005"]]},"page":"3335-3352","title":"Genetic estimates of contemporary effective population size: To what time periods do the estimates apply?","type":"article-journal","volume":"14"},"uris":["http://www.mendeley.com/documents/?uuid=a9e7c357-33fd-4a88-8c80-269dfbf93a2a"]}],"mendeley":{"formattedCitation":"&lt;sup&gt;34,56&lt;/sup&gt;","plainTextFormattedCitation":"34,56","previouslyFormattedCitation":"&lt;sup&gt;34,56&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34,56</w:t>
      </w:r>
      <w:r w:rsidRPr="001B4B9F">
        <w:rPr>
          <w:bCs/>
          <w:iCs/>
        </w:rPr>
        <w:fldChar w:fldCharType="end"/>
      </w:r>
      <w:r w:rsidRPr="001B4B9F">
        <w:rPr>
          <w:bCs/>
          <w:iCs/>
          <w:lang w:val="en"/>
        </w:rPr>
        <w:t xml:space="preserve"> Thus, the two methods give estimation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at different timepoints. In order to reduce bias and increase precision I will incorporate a linkage map into my LD 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and use more precise confidence intervals and estimate bias according to </w:t>
      </w:r>
      <w:proofErr w:type="spellStart"/>
      <w:r w:rsidRPr="001B4B9F">
        <w:rPr>
          <w:bCs/>
          <w:iCs/>
          <w:lang w:val="en"/>
        </w:rPr>
        <w:t>Waples</w:t>
      </w:r>
      <w:proofErr w:type="spellEnd"/>
      <w:r w:rsidRPr="001B4B9F">
        <w:rPr>
          <w:bCs/>
          <w:iCs/>
          <w:lang w:val="en"/>
        </w:rPr>
        <w:t xml:space="preserve"> et al (2016).</w:t>
      </w:r>
      <w:r w:rsidRPr="001B4B9F">
        <w:rPr>
          <w:bCs/>
          <w:iCs/>
          <w:lang w:val="en"/>
        </w:rPr>
        <w:fldChar w:fldCharType="begin" w:fldLock="1"/>
      </w:r>
      <w:r w:rsidRPr="001B4B9F">
        <w:rPr>
          <w:bCs/>
          <w:iCs/>
          <w:lang w:val="en"/>
        </w:rPr>
        <w:instrText>ADDIN CSL_CITATION {"citationItems":[{"id":"ITEM-1","itemData":{"DOI":"10.1080/00028487.2015.1037016","ISBN":"0002-8487","ISSN":"15488659","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author":[{"dropping-particle":"","family":"Lew","given":"Ryan M.","non-dropping-particle":"","parse-names":false,"suffix":""},{"dropping-particle":"","family":"Finger","given":"Amanda J.","non-dropping-particle":"","parse-names":false,"suffix":""},{"dropping-particle":"","family":"Baerwald","given":"Melinda R.","non-dropping-particle":"","parse-names":false,"suffix":""},{"dropping-particle":"","family":"Goodbla","given":"Alisha","non-dropping-particle":"","parse-names":false,"suffix":""},{"dropping-particle":"","family":"May","given":"Bernie","non-dropping-particle":"","parse-names":false,"suffix":""},{"dropping-particle":"","family":"Meek","given":"Mariah H.","non-dropping-particle":"","parse-names":false,"suffix":""}],"container-title":"Transactions of the American Fisheries Society","id":"ITEM-1","issue":"4","issued":{"date-parts":[["2015"]]},"page":"767-779","title":"Using Next-Generation Sequencing to Assist a Conservation Hatchery: a Single-Nucleotide Polymorphism Panel for the Genetic Management of Endangered Delta Smelt","type":"article-journal","volume":"144"},"uris":["http://www.mendeley.com/documents/?uuid=bf1b6c5e-bf1e-475d-b48b-a723c3fdcc4f"]},{"id":"ITEM-2","itemData":{"DOI":"10.1038/hdy.2016.60","ISSN":"13652540","abstract":"Heredity 117, 233 (2016). doi:10.1038/hdy.2016.60","author":[{"dropping-particle":"","family":"Waples","given":"R. K.","non-dropping-particle":"","parse-names":false,"suffix":""},{"dropping-particle":"","family":"Larson","given":"W. A.","non-dropping-particle":"","parse-names":false,"suffix":""},{"dropping-particle":"","family":"Waples","given":"R. S.","non-dropping-particle":"","parse-names":false,"suffix":""}],"container-title":"Heredity","id":"ITEM-2","issue":"4","issued":{"date-parts":[["2016"]]},"page":"233-240","publisher":"Nature Publishing Group","title":"Estimating contemporary effective population size in non-model species using linkage disequilibrium across thousands of loci","type":"article-journal","volume":"117"},"uris":["http://www.mendeley.com/documents/?uuid=cde7447e-73c7-4843-9d47-e0032d06fe56"]}],"mendeley":{"formattedCitation":"&lt;sup&gt;59,60&lt;/sup&gt;","plainTextFormattedCitation":"59,60","previouslyFormattedCitation":"&lt;sup&gt;59,60&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59,60</w:t>
      </w:r>
      <w:r w:rsidRPr="001B4B9F">
        <w:rPr>
          <w:bCs/>
          <w:iCs/>
        </w:rPr>
        <w:fldChar w:fldCharType="end"/>
      </w:r>
    </w:p>
    <w:p w14:paraId="5221FABA" w14:textId="22F563E0" w:rsidR="001B4B9F" w:rsidRDefault="001B4B9F" w:rsidP="001B4B9F">
      <w:pPr>
        <w:ind w:right="270"/>
        <w:jc w:val="both"/>
        <w:rPr>
          <w:bCs/>
          <w:iCs/>
        </w:rPr>
      </w:pPr>
    </w:p>
    <w:p w14:paraId="75162C93" w14:textId="77777777" w:rsidR="001B4B9F" w:rsidRPr="001B4B9F" w:rsidRDefault="001B4B9F" w:rsidP="001B4B9F">
      <w:pPr>
        <w:ind w:right="270"/>
        <w:jc w:val="both"/>
        <w:rPr>
          <w:bCs/>
          <w:iCs/>
          <w:lang w:val="en"/>
        </w:rPr>
      </w:pPr>
      <w:r w:rsidRPr="001B4B9F">
        <w:rPr>
          <w:b/>
          <w:bCs/>
          <w:i/>
          <w:iCs/>
          <w:lang w:val="en"/>
        </w:rPr>
        <w:t>Potential Problems</w:t>
      </w:r>
    </w:p>
    <w:p w14:paraId="6EB9064D" w14:textId="017ED714" w:rsidR="001B4B9F" w:rsidRPr="001B4B9F" w:rsidRDefault="001B4B9F" w:rsidP="001B4B9F">
      <w:pPr>
        <w:ind w:right="270"/>
        <w:jc w:val="both"/>
        <w:rPr>
          <w:bCs/>
          <w:iCs/>
          <w:lang w:val="en"/>
        </w:rPr>
      </w:pPr>
      <w:r w:rsidRPr="001B4B9F">
        <w:rPr>
          <w:bCs/>
          <w:iCs/>
          <w:lang w:val="en"/>
        </w:rPr>
        <w:t xml:space="preserve">Both temporal and LD methods of estimating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account for the expected contribution from random sampling error (</w:t>
      </w:r>
      <m:oMath>
        <m:f>
          <m:fPr>
            <m:type m:val="lin"/>
            <m:ctrlPr>
              <w:rPr>
                <w:rFonts w:ascii="Cambria Math" w:hAnsi="Cambria Math"/>
                <w:bCs/>
                <w:i/>
                <w:iCs/>
                <w:lang w:val="en"/>
              </w:rPr>
            </m:ctrlPr>
          </m:fPr>
          <m:num>
            <m:r>
              <w:rPr>
                <w:rFonts w:ascii="Cambria Math" w:hAnsi="Cambria Math"/>
                <w:lang w:val="en"/>
              </w:rPr>
              <m:t>1</m:t>
            </m:r>
          </m:num>
          <m:den>
            <m:r>
              <w:rPr>
                <w:rFonts w:ascii="Cambria Math" w:hAnsi="Cambria Math"/>
                <w:lang w:val="en"/>
              </w:rPr>
              <m:t>S</m:t>
            </m:r>
          </m:den>
        </m:f>
      </m:oMath>
      <w:r w:rsidRPr="001B4B9F">
        <w:rPr>
          <w:bCs/>
          <w:iCs/>
          <w:lang w:val="en"/>
        </w:rPr>
        <w:t xml:space="preserve">) to the observed genetic characteristic of </w:t>
      </w:r>
      <m:oMath>
        <m:acc>
          <m:accPr>
            <m:ctrlPr>
              <w:rPr>
                <w:rFonts w:ascii="Cambria Math" w:hAnsi="Cambria Math"/>
                <w:bCs/>
                <w:iCs/>
                <w:lang w:val="en"/>
              </w:rPr>
            </m:ctrlPr>
          </m:accPr>
          <m:e>
            <m:r>
              <m:rPr>
                <m:sty m:val="p"/>
              </m:rPr>
              <w:rPr>
                <w:rFonts w:ascii="Cambria Math" w:hAnsi="Cambria Math"/>
                <w:lang w:val="en"/>
              </w:rPr>
              <m:t>F</m:t>
            </m:r>
          </m:e>
        </m:acc>
      </m:oMath>
      <w:r w:rsidRPr="001B4B9F">
        <w:rPr>
          <w:bCs/>
          <w:iCs/>
          <w:lang w:val="en"/>
        </w:rPr>
        <w:t xml:space="preserve"> or </w:t>
      </w:r>
      <m:oMath>
        <m:sSup>
          <m:sSupPr>
            <m:ctrlPr>
              <w:rPr>
                <w:rFonts w:ascii="Cambria Math" w:hAnsi="Cambria Math"/>
                <w:bCs/>
                <w:iCs/>
                <w:lang w:val="en"/>
              </w:rPr>
            </m:ctrlPr>
          </m:sSupPr>
          <m:e>
            <m:r>
              <m:rPr>
                <m:sty m:val="p"/>
              </m:rPr>
              <w:rPr>
                <w:rFonts w:ascii="Cambria Math" w:hAnsi="Cambria Math"/>
                <w:lang w:val="en"/>
              </w:rPr>
              <m:t>r</m:t>
            </m:r>
          </m:e>
          <m:sup>
            <m:r>
              <m:rPr>
                <m:sty m:val="p"/>
              </m:rPr>
              <w:rPr>
                <w:rFonts w:ascii="Cambria Math" w:hAnsi="Cambria Math"/>
                <w:lang w:val="en"/>
              </w:rPr>
              <m:t>2</m:t>
            </m:r>
          </m:sup>
        </m:sSup>
      </m:oMath>
      <w:r w:rsidRPr="001B4B9F">
        <w:rPr>
          <w:bCs/>
          <w:iCs/>
          <w:lang w:val="en"/>
        </w:rPr>
        <w:t xml:space="preserve">, respectively. As such, 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can be negative with infinite confidence intervals due to the expected contribution of random sampling being larger than the actual contribution </w:t>
      </w:r>
      <w:r w:rsidRPr="001B4B9F">
        <w:rPr>
          <w:bCs/>
          <w:iCs/>
          <w:lang w:val="en"/>
        </w:rPr>
        <w:fldChar w:fldCharType="begin" w:fldLock="1"/>
      </w:r>
      <w:r w:rsidRPr="001B4B9F">
        <w:rPr>
          <w:bCs/>
          <w:iCs/>
          <w:lang w:val="en"/>
        </w:rPr>
        <w:instrText>ADDIN CSL_CITATION {"citationItems":[{"id":"ITEM-1","itemData":{"DOI":"10.1007/s10592-005-9100-y","ISBN":"10.1101/001081","ISSN":"15660621","PMID":"24603985","abstract":"Analysis of linkage disequilibrium (^ r2=mean squared correlation of allele frequencies at different gene loci) provides a means of estimating effective population size (Ne) from a single sample, but this method has seen much less use than the temporal method (which requires at least two samples). It is shown that for realistic numbers of loci and alleles, the linkage disequilibrium method can provide precision comparable to that of the temporal method. However, computer simulations show that estimates of Ne based on ^ r2 for unlinked, diallelic gene loci are sharply biased downwards ( ^ Ne=N&lt;0:1 in some cases) if sample size (S) is less than true Ne. The bias is shown to arise from inaccuracies in published formula for Eð^ r2Þ when S and/or Ne are small. Empirically derived modifications to Eð^ r2Þ for two mating systems (random mating and lifetime monogamy) effectively eliminate the bias (residual bias in ^ Ne&lt;5% in most cases). The modified method also performs well in estimating Ne in non-ideal populations with skewed sex ratio or non-random variance in reproductive success. Recent population declines are not likely to seriously affect ^ Ne, but if N has recently increased from a bottleneck ^ Ne can be biased downwards for a few generations. These results should facilitate application of the disequilibrium method for estimating contemporary Ne in natural populations. However, a comprehensive assessment of performance of ^ r2 with highly polymorphic markers such as microsatellites is needed. Introduction","author":[{"dropping-particle":"","family":"Waples","given":"Robin S.","non-dropping-particle":"","parse-names":false,"suffix":""}],"container-title":"Conservation Genetics","id":"ITEM-1","issue":"2","issued":{"date-parts":[["2006"]]},"page":"167-184","title":"A bias correction for estimates of effective population size based on linkage disequilibrium at unlinked gene loci","type":"article-journal","volume":"7"},"uris":["http://www.mendeley.com/documents/?uuid=7071af0d-7070-4f5b-8208-ef2be5f94bde"]}],"mendeley":{"formattedCitation":"&lt;sup&gt;57&lt;/sup&gt;","plainTextFormattedCitation":"57","previouslyFormattedCitation":"&lt;sup&gt;57&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57</w:t>
      </w:r>
      <w:r w:rsidRPr="001B4B9F">
        <w:rPr>
          <w:bCs/>
          <w:iCs/>
        </w:rPr>
        <w:fldChar w:fldCharType="end"/>
      </w:r>
      <w:r w:rsidRPr="001B4B9F">
        <w:rPr>
          <w:bCs/>
          <w:iCs/>
          <w:lang w:val="en"/>
        </w:rPr>
        <w:t xml:space="preserve">. If I observe negative 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I will run replicate subsets of samples from each year to estimat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and obtain an overall estimate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by taking the harmonic mean of all the estimates as prescribed in </w:t>
      </w:r>
      <w:proofErr w:type="spellStart"/>
      <w:r w:rsidRPr="001B4B9F">
        <w:rPr>
          <w:bCs/>
          <w:iCs/>
          <w:lang w:val="en"/>
        </w:rPr>
        <w:t>Waples</w:t>
      </w:r>
      <w:proofErr w:type="spellEnd"/>
      <w:r w:rsidRPr="001B4B9F">
        <w:rPr>
          <w:bCs/>
          <w:iCs/>
          <w:lang w:val="en"/>
        </w:rPr>
        <w:t xml:space="preserve"> and Do (2010).</w:t>
      </w:r>
      <w:r w:rsidRPr="001B4B9F">
        <w:rPr>
          <w:bCs/>
          <w:iCs/>
          <w:lang w:val="en"/>
        </w:rPr>
        <w:fldChar w:fldCharType="begin" w:fldLock="1"/>
      </w:r>
      <w:r w:rsidRPr="001B4B9F">
        <w:rPr>
          <w:bCs/>
          <w:iCs/>
          <w:lang w:val="en"/>
        </w:rPr>
        <w:instrText>ADDIN CSL_CITATION {"citationItems":[{"id":"ITEM-1","itemData":{"DOI":"10.1111/j.1752-4571.2009.00104.x","ISBN":"1752-4571","ISSN":"17524563","PMID":"25567922","abstract":"Genetic methods are routinely used to estimate contemporary effective population size (Ne) in natural populations, but the vast majority of applications have used only the temporal (two-sample) method. We use simulated data to evaluate how highly polymorphic molecular markers affect precision and bias in the single-sample method based on linkage disequilibrium (LD). Results of this study are as follows: (1) Low-frequency alleles upwardly bias ^Ne, but a simple rule can reduce bias to &lt;about 10% without sacrificing much precision. (2) With datasets routinely available today (10–20 loci with 10 alleles; 50 individuals), precise estimates can be obtained for relatively small populations (Ne &lt; 200), and small populations are not likely to be mistaken for large ones. However, it is very difficult to obtain reliable estimates for large populations. (3) With ‘microsatellite’ data, the LD method has greater precision than the temporal method, unless the latter is based on samples taken many generations apart. Our results indicate the LD method has widespread applicability to conservation (which typically focuses on small populations) and the study of evolutionary processes in local populations. Considerable opportunity exists to extract more information about Ne in nature by wider use of single-sample estimators and by combining estimates from different methods.","author":[{"dropping-particle":"","family":"Waples","given":"Robin S.","non-dropping-particle":"","parse-names":false,"suffix":""},{"dropping-particle":"","family":"Do","given":"Chi","non-dropping-particle":"","parse-names":false,"suffix":""}],"container-title":"Evolutionary Applications","id":"ITEM-1","issue":"3","issued":{"date-parts":[["2010"]]},"page":"244-262","title":"Linkage disequilibrium estimates of contemporary Ne using highly variable genetic markers: A largely untapped resource for applied conservation and evolution","type":"article-journal","volume":"3"},"uris":["http://www.mendeley.com/documents/?uuid=c9c48160-c762-477f-8b11-8d202bc5eeff"]}],"mendeley":{"formattedCitation":"&lt;sup&gt;12&lt;/sup&gt;","plainTextFormattedCitation":"12","previouslyFormattedCitation":"&lt;sup&gt;12&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12</w:t>
      </w:r>
      <w:r w:rsidRPr="001B4B9F">
        <w:rPr>
          <w:bCs/>
          <w:iCs/>
        </w:rPr>
        <w:fldChar w:fldCharType="end"/>
      </w:r>
      <w:r w:rsidRPr="001B4B9F">
        <w:rPr>
          <w:bCs/>
          <w:iCs/>
          <w:lang w:val="en"/>
        </w:rPr>
        <w:t xml:space="preserve"> Additionally, a new method of jointly estimating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and pedigrees as a single-sample method shows promise to give accurate estimates of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w:t>
      </w:r>
      <w:r w:rsidRPr="001B4B9F">
        <w:rPr>
          <w:bCs/>
          <w:iCs/>
          <w:lang w:val="en"/>
        </w:rPr>
        <w:fldChar w:fldCharType="begin" w:fldLock="1"/>
      </w:r>
      <w:r w:rsidRPr="001B4B9F">
        <w:rPr>
          <w:bCs/>
          <w:iCs/>
          <w:lang w:val="en"/>
        </w:rPr>
        <w:instrText>ADDIN CSL_CITATION {"citationItems":[{"id":"ITEM-1","itemData":{"DOI":"10.1534/genetics.XXX.XXXXXX","abstract":"Pedigrees provide the genealogical relationships among individuals at a fine resolution and serve an important function in many areas of genetic studies. One such use of pedigree information is in the estimation of the short-term effective population size (Ne), which is of great relevance in fields such as conservation genetics. Despite the usefulness of pedigrees, however, they are often an unknown parameter and must be inferred from genetic data. In this study, we present a Bayesian method to jointly estimate pedigrees and Ne from genetic markers using Markov Chain Monte Carlo. Our method supports analysis of a large number of markers and individuals with the use of a composite likelihood, which significantly increases computational efficiency. We show on simulated data that our method is able to jointly estimate relationships up to first cousins and Ne with high accuracy. We also apply the method on a real dataset of house sparrows to reconstruct their previously unreported pedigree.","author":[{"dropping-particle":"","family":"Ko","given":"Amy","non-dropping-particle":"","parse-names":false,"suffix":""},{"dropping-particle":"","family":"Nielsen","given":"Rasmus","non-dropping-particle":"","parse-names":false,"suffix":""}],"container-title":"bioRxiv","id":"ITEM-1","issued":{"date-parts":[["2018"]]},"page":"1-6","title":"Joint Estimation of Pedigrees and Effective Population Size Using Markov Chain Monte Carlo","type":"article-journal"},"uris":["http://www.mendeley.com/documents/?uuid=4f60c4c6-c0f2-440d-86ff-d5c554a29e6c"]}],"mendeley":{"formattedCitation":"&lt;sup&gt;61&lt;/sup&gt;","plainTextFormattedCitation":"61","previouslyFormattedCitation":"&lt;sup&gt;61&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61</w:t>
      </w:r>
      <w:r w:rsidRPr="001B4B9F">
        <w:rPr>
          <w:bCs/>
          <w:iCs/>
        </w:rPr>
        <w:fldChar w:fldCharType="end"/>
      </w:r>
      <w:r w:rsidRPr="001B4B9F">
        <w:rPr>
          <w:bCs/>
          <w:iCs/>
          <w:lang w:val="en"/>
        </w:rPr>
        <w:t xml:space="preserve"> However, this method is under review.</w:t>
      </w:r>
    </w:p>
    <w:p w14:paraId="3B055DB8" w14:textId="0B156CE4" w:rsidR="001B4B9F" w:rsidRDefault="001B4B9F" w:rsidP="001B4B9F">
      <w:pPr>
        <w:ind w:right="270"/>
        <w:jc w:val="both"/>
        <w:rPr>
          <w:bCs/>
          <w:iCs/>
        </w:rPr>
      </w:pPr>
    </w:p>
    <w:p w14:paraId="02285B5F" w14:textId="3CEC264A" w:rsidR="00D53365" w:rsidRDefault="00D53365" w:rsidP="001B4B9F">
      <w:pPr>
        <w:ind w:right="270"/>
        <w:jc w:val="both"/>
        <w:rPr>
          <w:bCs/>
          <w:iCs/>
        </w:rPr>
      </w:pPr>
    </w:p>
    <w:p w14:paraId="4A85C371" w14:textId="77777777" w:rsidR="007809DC" w:rsidRDefault="007809DC" w:rsidP="001B4B9F">
      <w:pPr>
        <w:ind w:right="270"/>
        <w:jc w:val="both"/>
        <w:rPr>
          <w:bCs/>
          <w:iCs/>
        </w:rPr>
      </w:pPr>
    </w:p>
    <w:p w14:paraId="41BAECEA" w14:textId="747672FA" w:rsidR="007809DC" w:rsidRPr="007809DC" w:rsidRDefault="007809DC" w:rsidP="001B4B9F">
      <w:pPr>
        <w:ind w:right="270"/>
        <w:jc w:val="both"/>
        <w:rPr>
          <w:b/>
          <w:i/>
        </w:rPr>
      </w:pPr>
      <w:r w:rsidRPr="007809DC">
        <w:rPr>
          <w:b/>
          <w:i/>
        </w:rPr>
        <w:t>20</w:t>
      </w:r>
      <w:r>
        <w:rPr>
          <w:b/>
          <w:i/>
        </w:rPr>
        <w:t>20</w:t>
      </w:r>
      <w:r w:rsidRPr="007809DC">
        <w:rPr>
          <w:b/>
          <w:i/>
        </w:rPr>
        <w:t xml:space="preserve"> REPORT</w:t>
      </w:r>
    </w:p>
    <w:p w14:paraId="1030F1EB" w14:textId="77777777" w:rsidR="00D53365" w:rsidRPr="00D53365" w:rsidRDefault="00D53365" w:rsidP="00D53365">
      <w:pPr>
        <w:ind w:right="270"/>
        <w:jc w:val="both"/>
        <w:rPr>
          <w:b/>
          <w:bCs/>
          <w:i/>
          <w:iCs/>
          <w:lang w:val="en"/>
        </w:rPr>
      </w:pPr>
      <w:r w:rsidRPr="00D53365">
        <w:rPr>
          <w:b/>
          <w:bCs/>
          <w:i/>
          <w:iCs/>
          <w:lang w:val="en"/>
        </w:rPr>
        <w:t>DNA Sampling</w:t>
      </w:r>
    </w:p>
    <w:p w14:paraId="40BD8ABB" w14:textId="77777777" w:rsidR="00D53365" w:rsidRPr="00D53365" w:rsidRDefault="00D53365" w:rsidP="00D53365">
      <w:pPr>
        <w:ind w:right="270"/>
        <w:jc w:val="both"/>
        <w:rPr>
          <w:bCs/>
          <w:i/>
          <w:iCs/>
          <w:lang w:val="en"/>
        </w:rPr>
      </w:pPr>
      <w:r w:rsidRPr="00D53365">
        <w:rPr>
          <w:bCs/>
          <w:i/>
          <w:iCs/>
          <w:lang w:val="en"/>
        </w:rPr>
        <w:t>Methods</w:t>
      </w:r>
    </w:p>
    <w:p w14:paraId="427FF0EA" w14:textId="77777777" w:rsidR="00D53365" w:rsidRPr="00D53365" w:rsidRDefault="00D53365" w:rsidP="00D53365">
      <w:pPr>
        <w:ind w:right="270"/>
        <w:jc w:val="both"/>
        <w:rPr>
          <w:bCs/>
          <w:iCs/>
          <w:lang w:val="en"/>
        </w:rPr>
      </w:pPr>
      <w:r w:rsidRPr="00D53365">
        <w:rPr>
          <w:bCs/>
          <w:iCs/>
          <w:lang w:val="en"/>
        </w:rPr>
        <w:t xml:space="preserve">We received adipose fin clips of wild BY2019 </w:t>
      </w:r>
      <w:proofErr w:type="gramStart"/>
      <w:r w:rsidRPr="00D53365">
        <w:rPr>
          <w:bCs/>
          <w:iCs/>
          <w:lang w:val="en"/>
        </w:rPr>
        <w:t>cohort</w:t>
      </w:r>
      <w:proofErr w:type="gramEnd"/>
      <w:r w:rsidRPr="00D53365">
        <w:rPr>
          <w:bCs/>
          <w:iCs/>
          <w:lang w:val="en"/>
        </w:rPr>
        <w:t xml:space="preserve"> and they are currently stored at the GVL before extraction. DNA from fin clips of wild BY2017 were extracted using a Qiagen </w:t>
      </w:r>
      <w:proofErr w:type="spellStart"/>
      <w:r w:rsidRPr="00D53365">
        <w:rPr>
          <w:bCs/>
          <w:iCs/>
          <w:lang w:val="en"/>
        </w:rPr>
        <w:t>DNEasy</w:t>
      </w:r>
      <w:proofErr w:type="spellEnd"/>
      <w:r w:rsidRPr="00D53365">
        <w:rPr>
          <w:bCs/>
          <w:iCs/>
          <w:lang w:val="en"/>
        </w:rPr>
        <w:t xml:space="preserve"> kit. A RAD library was prepped for BY2017 following the Best RAD protocol described in Ali et al (2016)</w:t>
      </w:r>
      <w:r w:rsidRPr="00D53365">
        <w:rPr>
          <w:bCs/>
          <w:iCs/>
          <w:lang w:val="en"/>
        </w:rPr>
        <w:fldChar w:fldCharType="begin" w:fldLock="1"/>
      </w:r>
      <w:r w:rsidRPr="00D53365">
        <w:rPr>
          <w:bCs/>
          <w:iCs/>
          <w:lang w:val="en"/>
        </w:rPr>
        <w:instrText>ADDIN CSL_CITATION {"citationItems":[{"id":"ITEM-1","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ITEM-1","issue":"2","issued":{"date-parts":[["2016"]]},"page":"389-400","title":"Rad capture (Rapture): Flexible and efficient sequence-based genotyping","type":"article-journal","volume":"202"},"uris":["http://www.mendeley.com/documents/?uuid=108c1601-9e2f-4f7b-81a8-b381c49c5d30"]}],"mendeley":{"formattedCitation":"&lt;sup&gt;10&lt;/sup&gt;","plainTextFormattedCitation":"10","previouslyFormattedCitation":"&lt;sup&gt;10&lt;/sup&gt;"},"properties":{"noteIndex":0},"schema":"https://github.com/citation-style-language/schema/raw/master/csl-citation.json"}</w:instrText>
      </w:r>
      <w:r w:rsidRPr="00D53365">
        <w:rPr>
          <w:bCs/>
          <w:iCs/>
          <w:lang w:val="en"/>
        </w:rPr>
        <w:fldChar w:fldCharType="separate"/>
      </w:r>
      <w:r w:rsidRPr="00D53365">
        <w:rPr>
          <w:bCs/>
          <w:iCs/>
          <w:vertAlign w:val="superscript"/>
          <w:lang w:val="en"/>
        </w:rPr>
        <w:t>10</w:t>
      </w:r>
      <w:r w:rsidRPr="00D53365">
        <w:rPr>
          <w:bCs/>
          <w:iCs/>
        </w:rPr>
        <w:fldChar w:fldCharType="end"/>
      </w:r>
      <w:r w:rsidRPr="00D53365">
        <w:rPr>
          <w:bCs/>
          <w:iCs/>
          <w:lang w:val="en"/>
        </w:rPr>
        <w:t>.</w:t>
      </w:r>
    </w:p>
    <w:p w14:paraId="414A17B3" w14:textId="77777777" w:rsidR="00D53365" w:rsidRPr="00D53365" w:rsidRDefault="00D53365" w:rsidP="00D53365">
      <w:pPr>
        <w:ind w:right="270"/>
        <w:jc w:val="both"/>
        <w:rPr>
          <w:bCs/>
          <w:iCs/>
          <w:lang w:val="en"/>
        </w:rPr>
      </w:pPr>
    </w:p>
    <w:p w14:paraId="527C0DEF" w14:textId="77777777" w:rsidR="00D53365" w:rsidRPr="00D53365" w:rsidRDefault="00D53365" w:rsidP="00D53365">
      <w:pPr>
        <w:ind w:right="270"/>
        <w:jc w:val="both"/>
        <w:rPr>
          <w:bCs/>
          <w:i/>
          <w:iCs/>
          <w:lang w:val="en"/>
        </w:rPr>
      </w:pPr>
      <w:r w:rsidRPr="00D53365">
        <w:rPr>
          <w:bCs/>
          <w:i/>
          <w:iCs/>
          <w:lang w:val="en"/>
        </w:rPr>
        <w:t>Preliminary results</w:t>
      </w:r>
    </w:p>
    <w:p w14:paraId="7C2F76D7" w14:textId="77777777" w:rsidR="00D53365" w:rsidRPr="00D53365" w:rsidRDefault="00D53365" w:rsidP="00D53365">
      <w:pPr>
        <w:ind w:right="270"/>
        <w:jc w:val="both"/>
        <w:rPr>
          <w:bCs/>
          <w:iCs/>
          <w:lang w:val="en"/>
        </w:rPr>
      </w:pPr>
      <w:r w:rsidRPr="00D53365">
        <w:rPr>
          <w:bCs/>
          <w:iCs/>
          <w:lang w:val="en"/>
        </w:rPr>
        <w:t>We have not yet performed analyses to estimate N</w:t>
      </w:r>
      <w:r w:rsidRPr="00D53365">
        <w:rPr>
          <w:bCs/>
          <w:iCs/>
          <w:vertAlign w:val="subscript"/>
          <w:lang w:val="en"/>
        </w:rPr>
        <w:t>E</w:t>
      </w:r>
      <w:r w:rsidRPr="00D53365">
        <w:rPr>
          <w:bCs/>
          <w:iCs/>
          <w:lang w:val="en"/>
        </w:rPr>
        <w:t xml:space="preserve"> for these data.</w:t>
      </w:r>
    </w:p>
    <w:p w14:paraId="43EF2153" w14:textId="77777777" w:rsidR="00D53365" w:rsidRPr="00D53365" w:rsidRDefault="00D53365" w:rsidP="00D53365">
      <w:pPr>
        <w:ind w:right="270"/>
        <w:jc w:val="both"/>
        <w:rPr>
          <w:bCs/>
          <w:iCs/>
          <w:lang w:val="en"/>
        </w:rPr>
      </w:pPr>
    </w:p>
    <w:p w14:paraId="47DE3383" w14:textId="77777777" w:rsidR="00D53365" w:rsidRPr="00D53365" w:rsidRDefault="00D53365" w:rsidP="00D53365">
      <w:pPr>
        <w:ind w:right="270"/>
        <w:jc w:val="both"/>
        <w:rPr>
          <w:bCs/>
          <w:iCs/>
          <w:lang w:val="en"/>
        </w:rPr>
      </w:pPr>
      <w:r w:rsidRPr="00D53365">
        <w:rPr>
          <w:bCs/>
          <w:iCs/>
          <w:lang w:val="en"/>
        </w:rPr>
        <w:t>Next Steps</w:t>
      </w:r>
    </w:p>
    <w:p w14:paraId="326AF192" w14:textId="77777777" w:rsidR="00D53365" w:rsidRPr="00D53365" w:rsidRDefault="00D53365" w:rsidP="00D53365">
      <w:pPr>
        <w:numPr>
          <w:ilvl w:val="0"/>
          <w:numId w:val="1"/>
        </w:numPr>
        <w:ind w:right="270"/>
        <w:jc w:val="both"/>
        <w:rPr>
          <w:bCs/>
          <w:iCs/>
          <w:lang w:val="en"/>
        </w:rPr>
      </w:pPr>
      <w:r w:rsidRPr="00D53365">
        <w:rPr>
          <w:bCs/>
          <w:iCs/>
          <w:lang w:val="en"/>
        </w:rPr>
        <w:t>RAD library prep for BY2018 and BY2019</w:t>
      </w:r>
    </w:p>
    <w:p w14:paraId="4BC244BB" w14:textId="77777777" w:rsidR="00D53365" w:rsidRPr="00D53365" w:rsidRDefault="00D53365" w:rsidP="00D53365">
      <w:pPr>
        <w:numPr>
          <w:ilvl w:val="0"/>
          <w:numId w:val="1"/>
        </w:numPr>
        <w:ind w:right="270"/>
        <w:jc w:val="both"/>
        <w:rPr>
          <w:bCs/>
          <w:iCs/>
          <w:lang w:val="en"/>
        </w:rPr>
      </w:pPr>
      <w:r w:rsidRPr="00D53365">
        <w:rPr>
          <w:bCs/>
          <w:iCs/>
          <w:lang w:val="en"/>
        </w:rPr>
        <w:t>RAD sequence BY2018 and BY2019 cohorts.</w:t>
      </w:r>
    </w:p>
    <w:p w14:paraId="76D399D7" w14:textId="77777777" w:rsidR="00D53365" w:rsidRPr="00D53365" w:rsidRDefault="00D53365" w:rsidP="00D53365">
      <w:pPr>
        <w:numPr>
          <w:ilvl w:val="0"/>
          <w:numId w:val="1"/>
        </w:numPr>
        <w:ind w:right="270"/>
        <w:jc w:val="both"/>
        <w:rPr>
          <w:bCs/>
          <w:iCs/>
          <w:lang w:val="en"/>
        </w:rPr>
      </w:pPr>
      <w:r w:rsidRPr="00D53365">
        <w:rPr>
          <w:bCs/>
          <w:iCs/>
          <w:lang w:val="en"/>
        </w:rPr>
        <w:t>Estimate effective population size across all birth years.</w:t>
      </w:r>
    </w:p>
    <w:p w14:paraId="02BBF2E3" w14:textId="77777777" w:rsidR="00D53365" w:rsidRPr="001B4B9F" w:rsidRDefault="00D53365" w:rsidP="001B4B9F">
      <w:pPr>
        <w:ind w:right="270"/>
        <w:jc w:val="both"/>
        <w:rPr>
          <w:bCs/>
          <w:iCs/>
        </w:rPr>
      </w:pPr>
    </w:p>
    <w:p w14:paraId="6CFA63AE" w14:textId="74A64505" w:rsidR="001B4B9F" w:rsidRDefault="001B4B9F">
      <w:r>
        <w:br w:type="page"/>
      </w:r>
    </w:p>
    <w:p w14:paraId="5E9F7CCA" w14:textId="77777777" w:rsidR="00106145" w:rsidRDefault="00106145"/>
    <w:p w14:paraId="58D3C7FC" w14:textId="77777777" w:rsidR="00106145" w:rsidRPr="00D96AC9" w:rsidRDefault="00106145" w:rsidP="00ED2C76">
      <w:pPr>
        <w:pStyle w:val="Heading1"/>
      </w:pPr>
      <w:r w:rsidRPr="00D96AC9">
        <w:t>Task 4: Sex Marker</w:t>
      </w:r>
    </w:p>
    <w:p w14:paraId="4FABE29E" w14:textId="77777777" w:rsidR="00106145" w:rsidRPr="00D417D1" w:rsidRDefault="00106145" w:rsidP="00106145">
      <w:pPr>
        <w:ind w:right="270"/>
        <w:jc w:val="both"/>
        <w:rPr>
          <w:b/>
        </w:rPr>
      </w:pPr>
    </w:p>
    <w:p w14:paraId="10219999" w14:textId="77777777" w:rsidR="00106145" w:rsidRDefault="00106145" w:rsidP="00A85974">
      <w:pPr>
        <w:pStyle w:val="Heading2"/>
      </w:pPr>
      <w:r>
        <w:t>Background</w:t>
      </w:r>
    </w:p>
    <w:p w14:paraId="740E4005" w14:textId="77777777" w:rsidR="00106145" w:rsidRDefault="00106145" w:rsidP="00106145">
      <w:pPr>
        <w:ind w:right="270"/>
        <w:jc w:val="both"/>
        <w:rPr>
          <w:bCs/>
          <w:iCs/>
        </w:rPr>
      </w:pPr>
      <w:r w:rsidRPr="00AD4FB8">
        <w:rPr>
          <w:bCs/>
          <w:iCs/>
        </w:rPr>
        <w:t>Sex determination in fish is a highly variable trait</w:t>
      </w:r>
      <w:commentRangeStart w:id="7"/>
      <w:commentRangeStart w:id="8"/>
      <w:r w:rsidRPr="00AD4FB8">
        <w:rPr>
          <w:bCs/>
          <w:iCs/>
        </w:rPr>
        <w:fldChar w:fldCharType="begin" w:fldLock="1"/>
      </w:r>
      <w:r w:rsidRPr="00AD4FB8">
        <w:rPr>
          <w:bCs/>
          <w:iCs/>
        </w:rPr>
        <w:instrText>ADDIN CSL_CITATION {"citationItems":[{"id":"ITEM-1","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uris":["http://www.mendeley.com/documents/?uuid=56b7b82a-2bfd-4eaa-ae1f-6d641aa6b290"]}],"mendeley":{"formattedCitation":"&lt;sup&gt;62&lt;/sup&gt;","plainTextFormattedCitation":"62","previouslyFormattedCitation":"&lt;sup&gt;62&lt;/sup&gt;"},"properties":{"noteIndex":0},"schema":"https://github.com/citation-style-language/schema/raw/master/csl-citation.json"}</w:instrText>
      </w:r>
      <w:r w:rsidRPr="00AD4FB8">
        <w:rPr>
          <w:bCs/>
          <w:iCs/>
        </w:rPr>
        <w:fldChar w:fldCharType="separate"/>
      </w:r>
      <w:r w:rsidRPr="00AD4FB8">
        <w:rPr>
          <w:bCs/>
          <w:iCs/>
          <w:vertAlign w:val="superscript"/>
        </w:rPr>
        <w:t>62</w:t>
      </w:r>
      <w:r w:rsidRPr="00AD4FB8">
        <w:rPr>
          <w:bCs/>
          <w:iCs/>
        </w:rPr>
        <w:fldChar w:fldCharType="end"/>
      </w:r>
      <w:commentRangeEnd w:id="7"/>
      <w:r>
        <w:rPr>
          <w:rStyle w:val="CommentReference"/>
        </w:rPr>
        <w:commentReference w:id="7"/>
      </w:r>
      <w:commentRangeEnd w:id="8"/>
      <w:r>
        <w:rPr>
          <w:rStyle w:val="CommentReference"/>
        </w:rPr>
        <w:commentReference w:id="8"/>
      </w:r>
      <w:r w:rsidRPr="00AD4FB8">
        <w:rPr>
          <w:bCs/>
          <w:iCs/>
        </w:rPr>
        <w:t xml:space="preserve"> and understanding its mechanisms is crucial not only for understanding the biology of the individual species of fish but</w:t>
      </w:r>
      <w:r>
        <w:rPr>
          <w:bCs/>
          <w:iCs/>
        </w:rPr>
        <w:t xml:space="preserve"> also</w:t>
      </w:r>
      <w:r w:rsidRPr="00AD4FB8">
        <w:rPr>
          <w:bCs/>
          <w:iCs/>
        </w:rPr>
        <w:t xml:space="preserve"> for gaining insight into the evolution of sex chromosomes and genetic mechanisms underlying sex determination.</w:t>
      </w:r>
      <w:r w:rsidRPr="00AD4FB8">
        <w:rPr>
          <w:bCs/>
          <w:iCs/>
        </w:rPr>
        <w:fldChar w:fldCharType="begin" w:fldLock="1"/>
      </w:r>
      <w:r w:rsidRPr="00AD4FB8">
        <w:rPr>
          <w:bCs/>
          <w:iCs/>
        </w:rPr>
        <w:instrText>ADDIN CSL_CITATION {"citationItems":[{"id":"ITEM-1","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uris":["http://www.mendeley.com/documents/?uuid=bf62f766-0bdc-4713-80eb-0c79ca8ca548"]}],"mendeley":{"formattedCitation":"&lt;sup&gt;63&lt;/sup&gt;","plainTextFormattedCitation":"63","previouslyFormattedCitation":"&lt;sup&gt;63&lt;/sup&gt;"},"properties":{"noteIndex":0},"schema":"https://github.com/citation-style-language/schema/raw/master/csl-citation.json"}</w:instrText>
      </w:r>
      <w:r w:rsidRPr="00AD4FB8">
        <w:rPr>
          <w:bCs/>
          <w:iCs/>
        </w:rPr>
        <w:fldChar w:fldCharType="separate"/>
      </w:r>
      <w:r w:rsidRPr="00AD4FB8">
        <w:rPr>
          <w:bCs/>
          <w:iCs/>
          <w:vertAlign w:val="superscript"/>
        </w:rPr>
        <w:t>63</w:t>
      </w:r>
      <w:r w:rsidRPr="00AD4FB8">
        <w:rPr>
          <w:bCs/>
          <w:iCs/>
        </w:rPr>
        <w:fldChar w:fldCharType="end"/>
      </w:r>
      <w:r w:rsidRPr="00AD4FB8">
        <w:rPr>
          <w:bCs/>
          <w:iCs/>
        </w:rPr>
        <w:t xml:space="preserve"> Fish represent the most diverse group of vertebrates </w:t>
      </w:r>
      <w:r>
        <w:rPr>
          <w:bCs/>
          <w:iCs/>
        </w:rPr>
        <w:t xml:space="preserve">on earth </w:t>
      </w:r>
      <w:r w:rsidRPr="00AD4FB8">
        <w:rPr>
          <w:bCs/>
          <w:iCs/>
        </w:rPr>
        <w:t>with over 30,000 described species.</w:t>
      </w:r>
      <w:r w:rsidRPr="00AD4FB8">
        <w:rPr>
          <w:bCs/>
          <w:iCs/>
        </w:rPr>
        <w:fldChar w:fldCharType="begin" w:fldLock="1"/>
      </w:r>
      <w:r w:rsidRPr="00AD4FB8">
        <w:rPr>
          <w:bCs/>
          <w:iCs/>
        </w:rPr>
        <w:instrText>ADDIN CSL_CITATION {"citationItems":[{"id":"ITEM-1","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uris":["http://www.mendeley.com/documents/?uuid=15be4d65-07bf-4803-90e6-835556babe79"]}],"mendeley":{"formattedCitation":"&lt;sup&gt;64&lt;/sup&gt;","plainTextFormattedCitation":"64","previouslyFormattedCitation":"&lt;sup&gt;64&lt;/sup&gt;"},"properties":{"noteIndex":0},"schema":"https://github.com/citation-style-language/schema/raw/master/csl-citation.json"}</w:instrText>
      </w:r>
      <w:r w:rsidRPr="00AD4FB8">
        <w:rPr>
          <w:bCs/>
          <w:iCs/>
        </w:rPr>
        <w:fldChar w:fldCharType="separate"/>
      </w:r>
      <w:r w:rsidRPr="00AD4FB8">
        <w:rPr>
          <w:bCs/>
          <w:iCs/>
          <w:vertAlign w:val="superscript"/>
        </w:rPr>
        <w:t>64</w:t>
      </w:r>
      <w:r w:rsidRPr="00AD4FB8">
        <w:rPr>
          <w:bCs/>
          <w:iCs/>
        </w:rPr>
        <w:fldChar w:fldCharType="end"/>
      </w:r>
      <w:r w:rsidRPr="00AD4FB8">
        <w:rPr>
          <w:bCs/>
          <w:iCs/>
        </w:rPr>
        <w:t xml:space="preserve"> With this diversity and constant exposure to variable environments comes a vast array of morphological, physiological, behavioral, developmental and sexual mechanisms.</w:t>
      </w:r>
      <w:r w:rsidRPr="00AD4FB8">
        <w:rPr>
          <w:bCs/>
          <w:iCs/>
        </w:rPr>
        <w:fldChar w:fldCharType="begin" w:fldLock="1"/>
      </w:r>
      <w:r w:rsidRPr="00AD4FB8">
        <w:rPr>
          <w:bCs/>
          <w:iCs/>
        </w:rPr>
        <w:instrText>ADDIN CSL_CITATION {"citationItems":[{"id":"ITEM-1","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uris":["http://www.mendeley.com/documents/?uuid=195dc493-418d-4e6d-89aa-e5ebfed03d1f"]},{"id":"ITEM-2","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uris":["http://www.mendeley.com/documents/?uuid=aa8e43cc-6d00-4ef8-a00c-76b26ae61859"]},{"id":"ITEM-3","itemData":{"author":[{"dropping-particle":"","family":"Nakamura","given":"Masaru","non-dropping-particle":"","parse-names":false,"suffix":""},{"dropping-particle":"","family":"Kobayashi","given":"Tohru","non-dropping-particle":"","parse-names":false,"suffix":""},{"dropping-particle":"","family":"Chang","given":"Xiao-tian","non-dropping-particle":"","parse-names":false,"suffix":""}],"id":"ITEM-3","issue":"February","issued":{"date-parts":[["1998"]]},"page":"362-372","title":"Gonadal sex differentiation in fishes.pdf","type":"article-journal"},"uris":["http://www.mendeley.com/documents/?uuid=4a7795b5-6b5d-4ddb-8dad-f2a9fa9183f1"]},{"id":"ITEM-4","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uris":["http://www.mendeley.com/documents/?uuid=31f7b719-a731-4e93-8b61-431457911517"]}],"mendeley":{"formattedCitation":"&lt;sup&gt;65–68&lt;/sup&gt;","plainTextFormattedCitation":"65–68","previouslyFormattedCitation":"&lt;sup&gt;65–68&lt;/sup&gt;"},"properties":{"noteIndex":0},"schema":"https://github.com/citation-style-language/schema/raw/master/csl-citation.json"}</w:instrText>
      </w:r>
      <w:r w:rsidRPr="00AD4FB8">
        <w:rPr>
          <w:bCs/>
          <w:iCs/>
        </w:rPr>
        <w:fldChar w:fldCharType="separate"/>
      </w:r>
      <w:r w:rsidRPr="00AD4FB8">
        <w:rPr>
          <w:bCs/>
          <w:iCs/>
          <w:vertAlign w:val="superscript"/>
        </w:rPr>
        <w:t>65–68</w:t>
      </w:r>
      <w:r w:rsidRPr="00AD4FB8">
        <w:rPr>
          <w:bCs/>
          <w:iCs/>
        </w:rPr>
        <w:fldChar w:fldCharType="end"/>
      </w:r>
      <w:r w:rsidRPr="00AD4FB8">
        <w:rPr>
          <w:bCs/>
          <w:iCs/>
        </w:rPr>
        <w:t xml:space="preserve"> In teleost fishes, sex determination can be genetic or environmental and varies </w:t>
      </w:r>
      <w:r>
        <w:rPr>
          <w:bCs/>
          <w:iCs/>
        </w:rPr>
        <w:t xml:space="preserve">even </w:t>
      </w:r>
      <w:r w:rsidRPr="00AD4FB8">
        <w:rPr>
          <w:bCs/>
          <w:iCs/>
        </w:rPr>
        <w:t>between closely related species.</w:t>
      </w:r>
      <w:r w:rsidRPr="00AD4FB8">
        <w:rPr>
          <w:bCs/>
          <w:iCs/>
        </w:rPr>
        <w:fldChar w:fldCharType="begin" w:fldLock="1"/>
      </w:r>
      <w:r w:rsidRPr="00AD4FB8">
        <w:rPr>
          <w:bCs/>
          <w:iCs/>
        </w:rPr>
        <w:instrText>ADDIN CSL_CITATION {"citationItems":[{"id":"ITEM-1","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uris":["http://www.mendeley.com/documents/?uuid=8b73779d-f525-48e0-ba64-b1dbd7428d63"]},{"id":"ITEM-2","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uris":["http://www.mendeley.com/documents/?uuid=a30ee487-33a4-4c79-8bfa-367738cec317"]},{"id":"ITEM-3","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uris":["http://www.mendeley.com/documents/?uuid=ca7bd1e9-8e27-4fa2-9b33-fd6639fafc12"]},{"id":"ITEM-4","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uris":["http://www.mendeley.com/documents/?uuid=56b7b82a-2bfd-4eaa-ae1f-6d641aa6b290"]}],"mendeley":{"formattedCitation":"&lt;sup&gt;62,69–71&lt;/sup&gt;","plainTextFormattedCitation":"62,69–71","previouslyFormattedCitation":"&lt;sup&gt;62,69–71&lt;/sup&gt;"},"properties":{"noteIndex":0},"schema":"https://github.com/citation-style-language/schema/raw/master/csl-citation.json"}</w:instrText>
      </w:r>
      <w:r w:rsidRPr="00AD4FB8">
        <w:rPr>
          <w:bCs/>
          <w:iCs/>
        </w:rPr>
        <w:fldChar w:fldCharType="separate"/>
      </w:r>
      <w:r w:rsidRPr="00AD4FB8">
        <w:rPr>
          <w:bCs/>
          <w:iCs/>
          <w:vertAlign w:val="superscript"/>
        </w:rPr>
        <w:t>62,69–71</w:t>
      </w:r>
      <w:r w:rsidRPr="00AD4FB8">
        <w:rPr>
          <w:bCs/>
          <w:iCs/>
        </w:rPr>
        <w:fldChar w:fldCharType="end"/>
      </w:r>
      <w:r w:rsidRPr="00AD4FB8">
        <w:rPr>
          <w:bCs/>
          <w:iCs/>
        </w:rPr>
        <w:t xml:space="preserve"> Delta smelt are a unisexual species that do not appear to have environmental regulation of sex determination which suggests sex may be determined genetically. </w:t>
      </w:r>
      <w:r>
        <w:rPr>
          <w:bCs/>
          <w:iCs/>
        </w:rPr>
        <w:t>In teleost fishes, e</w:t>
      </w:r>
      <w:r w:rsidRPr="00AD4FB8">
        <w:rPr>
          <w:bCs/>
          <w:iCs/>
        </w:rPr>
        <w:t xml:space="preserve">ndogenous genetic sex determination mechanisms </w:t>
      </w:r>
      <w:r>
        <w:rPr>
          <w:bCs/>
          <w:iCs/>
        </w:rPr>
        <w:t xml:space="preserve"> can occur </w:t>
      </w:r>
      <w:r w:rsidRPr="00AD4FB8">
        <w:rPr>
          <w:bCs/>
          <w:iCs/>
        </w:rPr>
        <w:t>at the chromosomal level</w:t>
      </w:r>
      <w:r>
        <w:rPr>
          <w:bCs/>
          <w:iCs/>
        </w:rPr>
        <w:t>,</w:t>
      </w:r>
      <w:r w:rsidRPr="00AD4FB8">
        <w:rPr>
          <w:bCs/>
          <w:iCs/>
        </w:rPr>
        <w:t xml:space="preserve"> where heterogametic males (XY) </w:t>
      </w:r>
      <w:r>
        <w:rPr>
          <w:bCs/>
          <w:iCs/>
        </w:rPr>
        <w:t>or</w:t>
      </w:r>
      <w:r w:rsidRPr="00AD4FB8">
        <w:rPr>
          <w:bCs/>
          <w:iCs/>
        </w:rPr>
        <w:t xml:space="preserve"> females (ZW)</w:t>
      </w:r>
      <w:r>
        <w:rPr>
          <w:bCs/>
          <w:iCs/>
        </w:rPr>
        <w:t xml:space="preserve"> exist</w:t>
      </w:r>
      <w:r w:rsidRPr="00AD4FB8">
        <w:rPr>
          <w:bCs/>
          <w:iCs/>
        </w:rPr>
        <w:t xml:space="preserve">, or </w:t>
      </w:r>
      <w:r>
        <w:rPr>
          <w:bCs/>
          <w:iCs/>
        </w:rPr>
        <w:t>mechanisms</w:t>
      </w:r>
      <w:r w:rsidRPr="00AD4FB8">
        <w:rPr>
          <w:bCs/>
          <w:iCs/>
        </w:rPr>
        <w:t xml:space="preserve"> can be at the genic level where single or multiple genes influence sex determination.</w:t>
      </w:r>
      <w:r w:rsidRPr="00AD4FB8">
        <w:rPr>
          <w:bCs/>
          <w:iCs/>
        </w:rPr>
        <w:fldChar w:fldCharType="begin" w:fldLock="1"/>
      </w:r>
      <w:r w:rsidRPr="00AD4FB8">
        <w:rPr>
          <w:bCs/>
          <w:iCs/>
        </w:rPr>
        <w:instrText>ADDIN CSL_CITATION {"citationItems":[{"id":"ITEM-1","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uris":["http://www.mendeley.com/documents/?uuid=a30ee487-33a4-4c79-8bfa-367738cec317"]}],"mendeley":{"formattedCitation":"&lt;sup&gt;70&lt;/sup&gt;","plainTextFormattedCitation":"70","previouslyFormattedCitation":"&lt;sup&gt;70&lt;/sup&gt;"},"properties":{"noteIndex":0},"schema":"https://github.com/citation-style-language/schema/raw/master/csl-citation.json"}</w:instrText>
      </w:r>
      <w:r w:rsidRPr="00AD4FB8">
        <w:rPr>
          <w:bCs/>
          <w:iCs/>
        </w:rPr>
        <w:fldChar w:fldCharType="separate"/>
      </w:r>
      <w:r w:rsidRPr="00AD4FB8">
        <w:rPr>
          <w:bCs/>
          <w:iCs/>
          <w:vertAlign w:val="superscript"/>
        </w:rPr>
        <w:t>70</w:t>
      </w:r>
      <w:r w:rsidRPr="00AD4FB8">
        <w:rPr>
          <w:bCs/>
          <w:iCs/>
        </w:rPr>
        <w:fldChar w:fldCharType="end"/>
      </w:r>
      <w:r w:rsidRPr="00AD4FB8">
        <w:rPr>
          <w:bCs/>
          <w:iCs/>
        </w:rPr>
        <w:t xml:space="preserve"> </w:t>
      </w:r>
      <w:r>
        <w:rPr>
          <w:bCs/>
          <w:iCs/>
        </w:rPr>
        <w:t>While clarifying the mechanism of sex determination in delta smelt will increase our biological knowledge, it will also allow us to identify and develop diagnostic markers for the practical management of the species.</w:t>
      </w:r>
    </w:p>
    <w:p w14:paraId="61BAFDEB" w14:textId="77777777" w:rsidR="00106145" w:rsidRPr="00AD4FB8" w:rsidRDefault="00106145" w:rsidP="00106145">
      <w:pPr>
        <w:ind w:right="270"/>
        <w:jc w:val="both"/>
        <w:rPr>
          <w:bCs/>
          <w:iCs/>
        </w:rPr>
      </w:pPr>
    </w:p>
    <w:p w14:paraId="5DAC152F" w14:textId="77777777" w:rsidR="00106145" w:rsidRDefault="00106145" w:rsidP="00106145">
      <w:pPr>
        <w:ind w:right="270"/>
        <w:jc w:val="both"/>
        <w:rPr>
          <w:bCs/>
          <w:iCs/>
        </w:rPr>
      </w:pPr>
      <w:r w:rsidRPr="00AD4FB8">
        <w:rPr>
          <w:bCs/>
          <w:iCs/>
        </w:rPr>
        <w:t>The ability to</w:t>
      </w:r>
      <w:r>
        <w:rPr>
          <w:bCs/>
          <w:iCs/>
        </w:rPr>
        <w:t xml:space="preserve"> non-invasively</w:t>
      </w:r>
      <w:r w:rsidRPr="00AD4FB8">
        <w:rPr>
          <w:bCs/>
          <w:iCs/>
        </w:rPr>
        <w:t xml:space="preserve"> identify sex in delta smelt will assist in management of the captive colony and develop</w:t>
      </w:r>
      <w:r>
        <w:rPr>
          <w:bCs/>
          <w:iCs/>
        </w:rPr>
        <w:t xml:space="preserve"> </w:t>
      </w:r>
      <w:r w:rsidRPr="00AD4FB8">
        <w:rPr>
          <w:bCs/>
          <w:iCs/>
        </w:rPr>
        <w:t xml:space="preserve">knowledge of the biology of wild delta smelt. Currently, wild fish can only be sexed </w:t>
      </w:r>
      <w:r>
        <w:rPr>
          <w:bCs/>
          <w:iCs/>
        </w:rPr>
        <w:t>by</w:t>
      </w:r>
      <w:r w:rsidRPr="00AD4FB8">
        <w:rPr>
          <w:bCs/>
          <w:iCs/>
        </w:rPr>
        <w:t xml:space="preserve"> the expression of gametes </w:t>
      </w:r>
      <w:r>
        <w:rPr>
          <w:bCs/>
          <w:iCs/>
        </w:rPr>
        <w:t>from</w:t>
      </w:r>
      <w:r w:rsidRPr="00AD4FB8">
        <w:rPr>
          <w:bCs/>
          <w:iCs/>
        </w:rPr>
        <w:t xml:space="preserve"> ripe adult fish</w:t>
      </w:r>
      <w:r>
        <w:rPr>
          <w:bCs/>
          <w:iCs/>
        </w:rPr>
        <w:t xml:space="preserve"> or through dissection, both sacrifice the life of the fish or gametes</w:t>
      </w:r>
      <w:r w:rsidRPr="00AD4FB8">
        <w:rPr>
          <w:bCs/>
          <w:iCs/>
        </w:rPr>
        <w:t xml:space="preserve">. </w:t>
      </w:r>
      <w:r>
        <w:rPr>
          <w:bCs/>
          <w:iCs/>
        </w:rPr>
        <w:t>When s</w:t>
      </w:r>
      <w:r w:rsidRPr="00AD4FB8">
        <w:rPr>
          <w:bCs/>
          <w:iCs/>
        </w:rPr>
        <w:t xml:space="preserve">ex is identified by </w:t>
      </w:r>
      <w:r>
        <w:rPr>
          <w:bCs/>
          <w:iCs/>
        </w:rPr>
        <w:t>expression, pressure is put on the</w:t>
      </w:r>
      <w:r w:rsidRPr="00AD4FB8">
        <w:rPr>
          <w:bCs/>
          <w:iCs/>
        </w:rPr>
        <w:t xml:space="preserve"> abdomen of </w:t>
      </w:r>
      <w:r>
        <w:rPr>
          <w:bCs/>
          <w:iCs/>
        </w:rPr>
        <w:t xml:space="preserve">fish until eggs are excreted (in </w:t>
      </w:r>
      <w:r w:rsidRPr="00AD4FB8">
        <w:rPr>
          <w:bCs/>
          <w:iCs/>
        </w:rPr>
        <w:t>females</w:t>
      </w:r>
      <w:r>
        <w:rPr>
          <w:bCs/>
          <w:iCs/>
        </w:rPr>
        <w:t>)</w:t>
      </w:r>
      <w:r w:rsidRPr="00AD4FB8">
        <w:rPr>
          <w:bCs/>
          <w:iCs/>
        </w:rPr>
        <w:t xml:space="preserve"> or running milt </w:t>
      </w:r>
      <w:r>
        <w:rPr>
          <w:bCs/>
          <w:iCs/>
        </w:rPr>
        <w:t>(</w:t>
      </w:r>
      <w:r w:rsidRPr="00AD4FB8">
        <w:rPr>
          <w:bCs/>
          <w:iCs/>
        </w:rPr>
        <w:t>in males</w:t>
      </w:r>
      <w:r>
        <w:rPr>
          <w:bCs/>
          <w:iCs/>
        </w:rPr>
        <w:t>)</w:t>
      </w:r>
      <w:r w:rsidRPr="00AD4FB8">
        <w:rPr>
          <w:bCs/>
          <w:iCs/>
        </w:rPr>
        <w:t>.</w:t>
      </w:r>
      <w:r w:rsidRPr="00AD4FB8">
        <w:rPr>
          <w:bCs/>
          <w:iCs/>
        </w:rPr>
        <w:fldChar w:fldCharType="begin" w:fldLock="1"/>
      </w:r>
      <w:r w:rsidRPr="00AD4FB8">
        <w:rPr>
          <w:bCs/>
          <w:iCs/>
        </w:rPr>
        <w:instrText>ADDIN CSL_CITATION {"citationItems":[{"id":"ITEM-1","itemData":{"DOI":"10.1080/15222055.2012.751942","ISSN":"15222055","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author":[{"dropping-particle":"","family":"Lindberg","given":"Joan C.","non-dropping-particle":"","parse-names":false,"suffix":""},{"dropping-particle":"","family":"Tigan","given":"Galen","non-dropping-particle":"","parse-names":false,"suffix":""},{"dropping-particle":"","family":"Ellison","given":"Luke","non-dropping-particle":"","parse-names":false,"suffix":""},{"dropping-particle":"","family":"Rettinghouse","given":"Theresa","non-dropping-particle":"","parse-names":false,"suffix":""},{"dropping-particle":"","family":"Nagel","given":"Meredith M.","non-dropping-particle":"","parse-names":false,"suffix":""},{"dropping-particle":"","family":"Fisch","given":"Kathleen M.","non-dropping-particle":"","parse-names":false,"suffix":""}],"container-title":"North American Journal of Aquaculture","id":"ITEM-1","issue":"2","issued":{"date-parts":[["2013"]]},"page":"186-196","title":"Aquaculture methods for a genetically managed population of endangered Delta Dmelt","type":"article-journal","volume":"75"},"uris":["http://www.mendeley.com/documents/?uuid=e74e19e3-22ac-4d49-8301-3bbaf171abf9"]}],"mendeley":{"formattedCitation":"&lt;sup&gt;72&lt;/sup&gt;","plainTextFormattedCitation":"72","previouslyFormattedCitation":"&lt;sup&gt;72&lt;/sup&gt;"},"properties":{"noteIndex":0},"schema":"https://github.com/citation-style-language/schema/raw/master/csl-citation.json"}</w:instrText>
      </w:r>
      <w:r w:rsidRPr="00AD4FB8">
        <w:rPr>
          <w:bCs/>
          <w:iCs/>
        </w:rPr>
        <w:fldChar w:fldCharType="separate"/>
      </w:r>
      <w:r w:rsidRPr="00AD4FB8">
        <w:rPr>
          <w:bCs/>
          <w:iCs/>
          <w:vertAlign w:val="superscript"/>
        </w:rPr>
        <w:t>72</w:t>
      </w:r>
      <w:r w:rsidRPr="00AD4FB8">
        <w:rPr>
          <w:bCs/>
          <w:iCs/>
        </w:rPr>
        <w:fldChar w:fldCharType="end"/>
      </w:r>
      <w:r w:rsidRPr="00AD4FB8">
        <w:rPr>
          <w:bCs/>
          <w:iCs/>
        </w:rPr>
        <w:t xml:space="preserve"> Because </w:t>
      </w:r>
      <w:r>
        <w:rPr>
          <w:bCs/>
          <w:iCs/>
        </w:rPr>
        <w:t xml:space="preserve">sexual </w:t>
      </w:r>
      <w:r w:rsidRPr="00AD4FB8">
        <w:rPr>
          <w:bCs/>
          <w:iCs/>
        </w:rPr>
        <w:t xml:space="preserve">identification </w:t>
      </w:r>
      <w:r>
        <w:rPr>
          <w:bCs/>
          <w:iCs/>
        </w:rPr>
        <w:t xml:space="preserve">of wild fish primarily </w:t>
      </w:r>
      <w:r w:rsidRPr="00AD4FB8">
        <w:rPr>
          <w:bCs/>
          <w:iCs/>
        </w:rPr>
        <w:t>relies on the physiological status of an individual fish, only about two-thirds of wild adult delta smelt sampled can be sexed (Hammock pers. comm.). Knowledge of the genetic underpinnings of sex determination in fishes</w:t>
      </w:r>
      <w:r>
        <w:rPr>
          <w:bCs/>
          <w:iCs/>
        </w:rPr>
        <w:t xml:space="preserve"> is a vital asset to the better </w:t>
      </w:r>
      <w:r w:rsidRPr="00AD4FB8">
        <w:rPr>
          <w:bCs/>
          <w:iCs/>
        </w:rPr>
        <w:t>management of captive populations, basic knowledge of life history characteristics of the species, ecological surveys and management regarding population metrics, species modeling, demographic inference, and sex-based survival.</w:t>
      </w:r>
      <w:r w:rsidRPr="00AD4FB8">
        <w:rPr>
          <w:bCs/>
          <w:iCs/>
        </w:rPr>
        <w:fldChar w:fldCharType="begin" w:fldLock="1"/>
      </w:r>
      <w:r w:rsidRPr="00AD4FB8">
        <w:rPr>
          <w:bCs/>
          <w:iCs/>
        </w:rPr>
        <w:instrText>ADDIN CSL_CITATION {"citationItems":[{"id":"ITEM-1","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uris":["http://www.mendeley.com/documents/?uuid=3af4d83b-2c36-4da1-8342-03a91ca7e55d"]}],"mendeley":{"formattedCitation":"&lt;sup&gt;73&lt;/sup&gt;","plainTextFormattedCitation":"73","previouslyFormattedCitation":"&lt;sup&gt;73&lt;/sup&gt;"},"properties":{"noteIndex":0},"schema":"https://github.com/citation-style-language/schema/raw/master/csl-citation.json"}</w:instrText>
      </w:r>
      <w:r w:rsidRPr="00AD4FB8">
        <w:rPr>
          <w:bCs/>
          <w:iCs/>
        </w:rPr>
        <w:fldChar w:fldCharType="separate"/>
      </w:r>
      <w:r w:rsidRPr="00AD4FB8">
        <w:rPr>
          <w:bCs/>
          <w:iCs/>
          <w:vertAlign w:val="superscript"/>
        </w:rPr>
        <w:t>73</w:t>
      </w:r>
      <w:r w:rsidRPr="00AD4FB8">
        <w:rPr>
          <w:bCs/>
          <w:iCs/>
        </w:rPr>
        <w:fldChar w:fldCharType="end"/>
      </w:r>
    </w:p>
    <w:p w14:paraId="2DB58CBC" w14:textId="77777777" w:rsidR="00106145" w:rsidRDefault="00106145" w:rsidP="00106145">
      <w:pPr>
        <w:ind w:right="270"/>
        <w:jc w:val="both"/>
        <w:rPr>
          <w:bCs/>
          <w:iCs/>
        </w:rPr>
      </w:pPr>
    </w:p>
    <w:p w14:paraId="28E4C7EA" w14:textId="77777777" w:rsidR="00106145" w:rsidRPr="00AD4FB8" w:rsidRDefault="00106145" w:rsidP="00106145">
      <w:pPr>
        <w:ind w:right="270"/>
        <w:jc w:val="both"/>
        <w:rPr>
          <w:bCs/>
          <w:iCs/>
        </w:rPr>
      </w:pPr>
      <w:r>
        <w:t>In order to non-invasively identify the sex of wild and captive delta smelt, we sought to identify potential candidate allele(s) which could be used as genetic diagnostics for classifications of sex.</w:t>
      </w:r>
    </w:p>
    <w:p w14:paraId="6BD617A6" w14:textId="77777777" w:rsidR="00106145" w:rsidRDefault="00106145" w:rsidP="00106145">
      <w:pPr>
        <w:ind w:right="270"/>
        <w:jc w:val="both"/>
        <w:rPr>
          <w:b/>
          <w:i/>
        </w:rPr>
      </w:pPr>
    </w:p>
    <w:p w14:paraId="0F562BA0" w14:textId="77777777" w:rsidR="00106145" w:rsidRPr="00836372" w:rsidRDefault="00106145" w:rsidP="00106145">
      <w:pPr>
        <w:ind w:right="270"/>
        <w:jc w:val="both"/>
        <w:rPr>
          <w:b/>
          <w:i/>
        </w:rPr>
      </w:pPr>
      <w:r w:rsidRPr="00836372">
        <w:rPr>
          <w:b/>
          <w:i/>
        </w:rPr>
        <w:t>DNA sampling &amp; sequencing</w:t>
      </w:r>
    </w:p>
    <w:p w14:paraId="77D45763" w14:textId="77777777" w:rsidR="00106145" w:rsidRDefault="00106145" w:rsidP="00106145">
      <w:pPr>
        <w:ind w:right="270"/>
        <w:jc w:val="both"/>
        <w:rPr>
          <w:i/>
        </w:rPr>
      </w:pPr>
      <w:r>
        <w:rPr>
          <w:i/>
        </w:rPr>
        <w:t>Methods</w:t>
      </w:r>
    </w:p>
    <w:p w14:paraId="28296EFF" w14:textId="77777777" w:rsidR="00106145" w:rsidRDefault="00106145" w:rsidP="00106145">
      <w:pPr>
        <w:jc w:val="both"/>
      </w:pPr>
      <w:r>
        <w:t>To identify a sex specific marker or markers for delta smelt, we</w:t>
      </w:r>
      <w:r w:rsidRPr="00D417D1">
        <w:t xml:space="preserve"> sampled adipose fin clips from 24 female and 24 male </w:t>
      </w:r>
      <w:r>
        <w:t xml:space="preserve">captive-bred </w:t>
      </w:r>
      <w:r w:rsidRPr="00D417D1">
        <w:t>individuals</w:t>
      </w:r>
      <w:r>
        <w:t xml:space="preserve"> taken from the FCCL and</w:t>
      </w:r>
      <w:r w:rsidRPr="00D417D1">
        <w:t xml:space="preserve"> sexually identified through either dissection or gametic </w:t>
      </w:r>
      <w:r>
        <w:t>expression</w:t>
      </w:r>
      <w:r w:rsidRPr="00D417D1">
        <w:t xml:space="preserve">. DNA was extracted </w:t>
      </w:r>
      <w:r>
        <w:t>using</w:t>
      </w:r>
      <w:r w:rsidRPr="00D417D1">
        <w:t xml:space="preserve"> the Qiagen </w:t>
      </w:r>
      <w:proofErr w:type="spellStart"/>
      <w:r w:rsidRPr="00D417D1">
        <w:t>DNEasy</w:t>
      </w:r>
      <w:proofErr w:type="spellEnd"/>
      <w:r w:rsidRPr="00D417D1">
        <w:t xml:space="preserve"> 96 Blood &amp; Tissue Kit with a modification of elution in100uL of H</w:t>
      </w:r>
      <w:r w:rsidRPr="00D417D1">
        <w:rPr>
          <w:vertAlign w:val="subscript"/>
        </w:rPr>
        <w:t>2</w:t>
      </w:r>
      <w:r w:rsidRPr="00D417D1">
        <w:t>O rather than the</w:t>
      </w:r>
      <w:r>
        <w:t xml:space="preserve"> proprietary</w:t>
      </w:r>
      <w:r w:rsidRPr="00D417D1">
        <w:t xml:space="preserve"> AE Buffer included with the kit. </w:t>
      </w:r>
    </w:p>
    <w:p w14:paraId="5893F431" w14:textId="77777777" w:rsidR="00106145" w:rsidRDefault="00106145" w:rsidP="00106145">
      <w:pPr>
        <w:jc w:val="both"/>
      </w:pPr>
    </w:p>
    <w:p w14:paraId="3F0BE78C" w14:textId="77777777" w:rsidR="00106145" w:rsidRDefault="00106145" w:rsidP="00106145">
      <w:pPr>
        <w:jc w:val="both"/>
      </w:pPr>
      <w:r>
        <w:lastRenderedPageBreak/>
        <w:t xml:space="preserve">Prior analyses that attempted to determine sex markers in delta smelt used the </w:t>
      </w:r>
      <w:r w:rsidRPr="007D1EBF">
        <w:rPr>
          <w:i/>
        </w:rPr>
        <w:t xml:space="preserve">Sbf1 </w:t>
      </w:r>
      <w:r>
        <w:t xml:space="preserve">restriction enzyme, which cuts DNA approximately every 65,000 base pairs, but no sex markers were identified. For this library preparation we sought to </w:t>
      </w:r>
      <w:r w:rsidRPr="00D417D1">
        <w:t>maximize the number of restriction enzyme cut sites and acquire reads from more locations throughout the genome</w:t>
      </w:r>
      <w:r>
        <w:t xml:space="preserve">. To do this </w:t>
      </w:r>
      <w:r w:rsidRPr="00D417D1">
        <w:t xml:space="preserve">we digested extracted DNA using the </w:t>
      </w:r>
      <w:r w:rsidRPr="00D417D1">
        <w:rPr>
          <w:i/>
        </w:rPr>
        <w:t xml:space="preserve">Pst1 </w:t>
      </w:r>
      <w:r w:rsidRPr="00D417D1">
        <w:t>restriction enzyme, which shears DNA sixteen times as often</w:t>
      </w:r>
      <w:r>
        <w:t xml:space="preserve"> </w:t>
      </w:r>
      <w:r w:rsidRPr="00D417D1">
        <w:t xml:space="preserve">as the </w:t>
      </w:r>
      <w:r w:rsidRPr="00D417D1">
        <w:rPr>
          <w:i/>
        </w:rPr>
        <w:t>Sbf1</w:t>
      </w:r>
      <w:r w:rsidRPr="00D417D1">
        <w:t xml:space="preserve"> restriction enzyme</w:t>
      </w:r>
      <w:r>
        <w:t>, or roughly once every 4,100 base pairs</w:t>
      </w:r>
      <w:r w:rsidRPr="00D417D1">
        <w:t>. RAD sequencing libraries were prepared at the GVL according to Ali et al (</w:t>
      </w:r>
      <w:proofErr w:type="gramStart"/>
      <w:r w:rsidRPr="00D417D1">
        <w:t>2016)</w:t>
      </w:r>
      <w:r>
        <w:t>&lt;</w:t>
      </w:r>
      <w:proofErr w:type="gramEnd"/>
      <w:r>
        <w:t>CITE&gt;</w:t>
      </w:r>
      <w:r w:rsidRPr="00D417D1">
        <w:t xml:space="preserve">, and sequenced at the UC Davis Sequencing Center with 150 bp paired-end reads on an Illumina </w:t>
      </w:r>
      <w:proofErr w:type="spellStart"/>
      <w:r w:rsidRPr="00D417D1">
        <w:t>HiSeq</w:t>
      </w:r>
      <w:proofErr w:type="spellEnd"/>
      <w:r w:rsidRPr="00D417D1">
        <w:t xml:space="preserve">. </w:t>
      </w:r>
    </w:p>
    <w:p w14:paraId="46BEC757" w14:textId="77777777" w:rsidR="00106145" w:rsidRPr="00D417D1" w:rsidRDefault="00106145" w:rsidP="00106145">
      <w:pPr>
        <w:jc w:val="both"/>
      </w:pPr>
    </w:p>
    <w:p w14:paraId="1FF23A83" w14:textId="77777777" w:rsidR="00106145" w:rsidRPr="00D417D1" w:rsidRDefault="00106145" w:rsidP="00106145">
      <w:pPr>
        <w:jc w:val="both"/>
        <w:rPr>
          <w:i/>
        </w:rPr>
      </w:pPr>
    </w:p>
    <w:p w14:paraId="2ABB6844" w14:textId="77777777" w:rsidR="00106145" w:rsidRPr="00836372" w:rsidRDefault="00106145" w:rsidP="00A85974">
      <w:pPr>
        <w:pStyle w:val="Heading2"/>
      </w:pPr>
      <w:r w:rsidRPr="00836372">
        <w:t>Genome wide association study</w:t>
      </w:r>
    </w:p>
    <w:p w14:paraId="729BC6C7" w14:textId="77777777" w:rsidR="00106145" w:rsidRDefault="00106145" w:rsidP="00106145">
      <w:pPr>
        <w:jc w:val="both"/>
        <w:rPr>
          <w:i/>
        </w:rPr>
      </w:pPr>
      <w:r w:rsidRPr="00836372">
        <w:rPr>
          <w:i/>
        </w:rPr>
        <w:t>Methods</w:t>
      </w:r>
    </w:p>
    <w:p w14:paraId="5D25A478" w14:textId="77777777" w:rsidR="00106145" w:rsidRPr="0058255B" w:rsidRDefault="00106145" w:rsidP="00106145">
      <w:pPr>
        <w:jc w:val="both"/>
      </w:pPr>
      <w:r>
        <w:t xml:space="preserve">We performed two rounds of a genome wide association study (GWAS) using the new male and female reference genomes. For each GWAS, we first aligned raw RAD sequencing data from 24 male and 24 female sexed fish to the reference genome. Next, we looked for the association of an allele at any location in the genome with sex classification by carrying out </w:t>
      </w:r>
      <w:r w:rsidRPr="00D417D1">
        <w:t xml:space="preserve">a dominant model case-control GWAS </w:t>
      </w:r>
      <w:r>
        <w:t>using</w:t>
      </w:r>
      <w:r w:rsidRPr="00D417D1">
        <w:t xml:space="preserve"> male</w:t>
      </w:r>
      <w:r>
        <w:t>s as controls (0)</w:t>
      </w:r>
      <w:r w:rsidRPr="00D417D1">
        <w:t xml:space="preserve"> and female</w:t>
      </w:r>
      <w:r>
        <w:t xml:space="preserve"> as cases (1) in</w:t>
      </w:r>
      <w:r w:rsidRPr="00D417D1">
        <w:t xml:space="preserve"> the program ANGSD</w:t>
      </w:r>
      <w:r w:rsidRPr="00D417D1">
        <w:fldChar w:fldCharType="begin" w:fldLock="1"/>
      </w:r>
      <w:r>
        <w:instrText>ADDIN CSL_CITATION {"citationItems":[{"id":"ITEM-1","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uris":["http://www.mendeley.com/documents/?uuid=46f586f0-ecac-4bdd-8896-3541f7bbbfd8"]}],"mendeley":{"formattedCitation":"&lt;sup&gt;12&lt;/sup&gt;","plainTextFormattedCitation":"12","previouslyFormattedCitation":"&lt;sup&gt;12&lt;/sup&gt;"},"properties":{"noteIndex":0},"schema":"https://github.com/citation-style-language/schema/raw/master/csl-citation.json"}</w:instrText>
      </w:r>
      <w:r w:rsidRPr="00D417D1">
        <w:fldChar w:fldCharType="separate"/>
      </w:r>
      <w:r w:rsidRPr="008434CB">
        <w:rPr>
          <w:noProof/>
          <w:vertAlign w:val="superscript"/>
        </w:rPr>
        <w:t>12</w:t>
      </w:r>
      <w:r w:rsidRPr="00D417D1">
        <w:fldChar w:fldCharType="end"/>
      </w:r>
      <w:r>
        <w:t xml:space="preserve">. If we found alleles that associate with a particular sex that locus could be used as a diagnostic for genetically identifying sex. </w:t>
      </w:r>
      <w:r w:rsidRPr="00D417D1">
        <w:t xml:space="preserve">The association of a particular allele with sex category was reported as likelihood ratio test (LRT) statistic and is chi square distributed with one degree of freedom. </w:t>
      </w:r>
      <w:r>
        <w:t>We applied a conservative s</w:t>
      </w:r>
      <w:r w:rsidRPr="00D417D1">
        <w:t>ignificance</w:t>
      </w:r>
      <w:r>
        <w:t xml:space="preserve"> cutoff with</w:t>
      </w:r>
      <w:r w:rsidRPr="00D417D1">
        <w:t xml:space="preserve"> a Bonferroni corrected p</w:t>
      </w:r>
      <w:r>
        <w:t>-</w:t>
      </w:r>
      <w:r w:rsidRPr="00D417D1">
        <w:t xml:space="preserve">value of 0.05 using the formula </w:t>
      </w:r>
      <m:oMath>
        <m:r>
          <w:rPr>
            <w:rFonts w:ascii="Cambria Math" w:hAnsi="Cambria Math"/>
          </w:rPr>
          <m:t>p=</m:t>
        </m:r>
        <m:f>
          <m:fPr>
            <m:ctrlPr>
              <w:rPr>
                <w:rFonts w:ascii="Cambria Math" w:hAnsi="Cambria Math"/>
                <w:i/>
              </w:rPr>
            </m:ctrlPr>
          </m:fPr>
          <m:num>
            <m:r>
              <w:rPr>
                <w:rFonts w:ascii="Cambria Math" w:hAnsi="Cambria Math"/>
              </w:rPr>
              <m:t>α</m:t>
            </m:r>
          </m:num>
          <m:den>
            <m:r>
              <w:rPr>
                <w:rFonts w:ascii="Cambria Math" w:hAnsi="Cambria Math"/>
              </w:rPr>
              <m:t>n</m:t>
            </m:r>
          </m:den>
        </m:f>
      </m:oMath>
      <w:r w:rsidRPr="00D417D1">
        <w:t xml:space="preserve"> where </w:t>
      </w:r>
      <m:oMath>
        <m:r>
          <w:rPr>
            <w:rFonts w:ascii="Cambria Math" w:hAnsi="Cambria Math"/>
          </w:rPr>
          <m:t>n</m:t>
        </m:r>
      </m:oMath>
      <w:r w:rsidRPr="00D417D1">
        <w:t xml:space="preserve"> is the number of loci analyzed</w:t>
      </w:r>
      <w:r>
        <w:t>,</w:t>
      </w:r>
      <w:r w:rsidRPr="0080450F">
        <w:t xml:space="preserve"> </w:t>
      </w:r>
      <m:oMath>
        <m:r>
          <w:rPr>
            <w:rFonts w:ascii="Cambria Math" w:hAnsi="Cambria Math"/>
          </w:rPr>
          <m:t>α</m:t>
        </m:r>
      </m:oMath>
      <w:r>
        <w:t xml:space="preserve"> is the desired p-value or significance threshold (0.05), and </w:t>
      </w:r>
      <m:oMath>
        <m:r>
          <w:rPr>
            <w:rFonts w:ascii="Cambria Math" w:hAnsi="Cambria Math"/>
          </w:rPr>
          <m:t>p</m:t>
        </m:r>
      </m:oMath>
      <w:r>
        <w:t xml:space="preserve"> is the adjusted p-value given the number of loci used in the analysis</w:t>
      </w:r>
      <w:r w:rsidRPr="00D417D1">
        <w:t>.</w:t>
      </w:r>
    </w:p>
    <w:p w14:paraId="08238A41" w14:textId="77777777" w:rsidR="00106145" w:rsidRDefault="00106145" w:rsidP="00106145">
      <w:pPr>
        <w:jc w:val="both"/>
      </w:pPr>
    </w:p>
    <w:p w14:paraId="567BA05A" w14:textId="77777777" w:rsidR="00106145" w:rsidRDefault="00106145" w:rsidP="00106145">
      <w:pPr>
        <w:jc w:val="both"/>
        <w:rPr>
          <w:i/>
        </w:rPr>
      </w:pPr>
      <w:r>
        <w:rPr>
          <w:i/>
        </w:rPr>
        <w:t>Results</w:t>
      </w:r>
    </w:p>
    <w:p w14:paraId="5FC37423" w14:textId="77777777" w:rsidR="00106145" w:rsidRPr="00F01A65" w:rsidRDefault="00106145" w:rsidP="00106145">
      <w:pPr>
        <w:jc w:val="both"/>
      </w:pPr>
      <w:r w:rsidRPr="00D417D1">
        <w:t xml:space="preserve">We analyzed </w:t>
      </w:r>
      <w:r w:rsidRPr="004F4DE1">
        <w:t>848</w:t>
      </w:r>
      <w:r>
        <w:t>,</w:t>
      </w:r>
      <w:r w:rsidRPr="004F4DE1">
        <w:t>444</w:t>
      </w:r>
      <w:r>
        <w:t xml:space="preserve"> and </w:t>
      </w:r>
      <w:r w:rsidRPr="00403975">
        <w:t>922</w:t>
      </w:r>
      <w:r>
        <w:t>,</w:t>
      </w:r>
      <w:r w:rsidRPr="00403975">
        <w:t>975</w:t>
      </w:r>
      <w:r>
        <w:t xml:space="preserve"> </w:t>
      </w:r>
      <w:r w:rsidRPr="00D417D1">
        <w:t xml:space="preserve">loci </w:t>
      </w:r>
      <w:r>
        <w:t xml:space="preserve">spread across the male and female genome assemblies, respectively. These loci correspond to a Bonferroni corrected p-value cutoff of </w:t>
      </w:r>
      <w:r w:rsidRPr="004F4DE1">
        <w:t>5.893141e-08</w:t>
      </w:r>
      <w:r>
        <w:t xml:space="preserve"> in loci found within the male reference genome and </w:t>
      </w:r>
      <w:r w:rsidRPr="00403975">
        <w:t>5.417265e-08</w:t>
      </w:r>
      <w:r>
        <w:t xml:space="preserve"> in loci analyzed within the female reference genome. No significant association in sex was found using the female reference genome. Two loci located in the male reference genome on Chromosome 5 were significantly associated with sex in delta smelt (Figure 7). </w:t>
      </w:r>
      <w:r w:rsidRPr="00D417D1">
        <w:t xml:space="preserve">The </w:t>
      </w:r>
      <w:r>
        <w:t xml:space="preserve">two SNPs most associated with sex in delta smelt had an </w:t>
      </w:r>
      <w:r w:rsidRPr="00D417D1">
        <w:t>LRT score</w:t>
      </w:r>
      <w:r>
        <w:t xml:space="preserve">s of </w:t>
      </w:r>
      <w:r w:rsidRPr="00F01A65">
        <w:t>37.854854</w:t>
      </w:r>
      <w:r>
        <w:t xml:space="preserve"> and </w:t>
      </w:r>
      <w:r w:rsidRPr="00F01A65">
        <w:t>35.802804</w:t>
      </w:r>
      <w:r>
        <w:t xml:space="preserve"> </w:t>
      </w:r>
      <w:r w:rsidRPr="00D417D1">
        <w:t>which correspond to p</w:t>
      </w:r>
      <w:r>
        <w:t>-</w:t>
      </w:r>
      <w:r w:rsidRPr="00D417D1">
        <w:t>value</w:t>
      </w:r>
      <w:r>
        <w:t>s</w:t>
      </w:r>
      <w:r w:rsidRPr="00D417D1">
        <w:t xml:space="preserve"> of </w:t>
      </w:r>
      <w:r w:rsidRPr="00F01A65">
        <w:t>7.621e-10</w:t>
      </w:r>
      <w:r>
        <w:t xml:space="preserve"> and </w:t>
      </w:r>
      <w:r w:rsidRPr="00F01A65">
        <w:t>2.183e-9</w:t>
      </w:r>
      <w:r>
        <w:t>, respectively</w:t>
      </w:r>
      <w:r w:rsidRPr="00D417D1">
        <w:t xml:space="preserve">. </w:t>
      </w:r>
    </w:p>
    <w:p w14:paraId="684B3B94" w14:textId="77777777" w:rsidR="00106145" w:rsidRDefault="00106145" w:rsidP="00106145">
      <w:pPr>
        <w:jc w:val="both"/>
      </w:pPr>
    </w:p>
    <w:p w14:paraId="0D1E47BE" w14:textId="77777777" w:rsidR="00106145" w:rsidRPr="00D417D1" w:rsidRDefault="00106145" w:rsidP="00106145">
      <w:pPr>
        <w:jc w:val="both"/>
      </w:pPr>
    </w:p>
    <w:p w14:paraId="5DB2F0D4" w14:textId="77777777" w:rsidR="00106145" w:rsidRPr="00A85974" w:rsidRDefault="00106145" w:rsidP="00A85974">
      <w:pPr>
        <w:pStyle w:val="Heading2"/>
      </w:pPr>
      <w:r w:rsidRPr="00A85974">
        <w:t>Depth analysis</w:t>
      </w:r>
    </w:p>
    <w:p w14:paraId="34CDE6AF" w14:textId="77777777" w:rsidR="00106145" w:rsidRDefault="00106145" w:rsidP="00106145">
      <w:pPr>
        <w:jc w:val="both"/>
        <w:rPr>
          <w:i/>
        </w:rPr>
      </w:pPr>
      <w:r>
        <w:rPr>
          <w:i/>
        </w:rPr>
        <w:t>Methods</w:t>
      </w:r>
    </w:p>
    <w:p w14:paraId="5A17901B" w14:textId="77777777" w:rsidR="00106145" w:rsidRDefault="00106145" w:rsidP="00106145">
      <w:pPr>
        <w:jc w:val="both"/>
      </w:pPr>
      <w:r>
        <w:t>If sex determination in delta smelt were caused by chromosomal differences, it would be expected that the heterogametic sex (</w:t>
      </w:r>
      <w:proofErr w:type="gramStart"/>
      <w:r>
        <w:t>i.e.</w:t>
      </w:r>
      <w:proofErr w:type="gramEnd"/>
      <w:r>
        <w:t xml:space="preserve"> XY) would have roughly half the sequencing depth of the homogametic sex (i.e. XX) at the large region that determines sex in the fish. Additionally, the heterogametic sex would be expected to have novel sequence content. To look for signs of sex specific sequencing depth differences, we looked for male and female differences in the presence and depth of RAD markers spread throughout the genome. To do this we performed two experiments, one using the male genome as a reference and another using the female genome as a reference. Each experiment used the 24 male and 24 female alignment files from the previous GWAS. First, we acquired the depth of aligned reads at each location in the reference genome </w:t>
      </w:r>
      <w:r>
        <w:lastRenderedPageBreak/>
        <w:t xml:space="preserve">using </w:t>
      </w:r>
      <w:proofErr w:type="spellStart"/>
      <w:r>
        <w:rPr>
          <w:rFonts w:ascii="Courier" w:hAnsi="Courier"/>
        </w:rPr>
        <w:t>samtools</w:t>
      </w:r>
      <w:proofErr w:type="spellEnd"/>
      <w:r>
        <w:rPr>
          <w:rFonts w:ascii="Courier" w:hAnsi="Courier"/>
        </w:rPr>
        <w:t xml:space="preserve"> depth</w:t>
      </w:r>
      <w:r>
        <w:t xml:space="preserve">. Next, using custom bash and </w:t>
      </w:r>
      <w:proofErr w:type="spellStart"/>
      <w:r>
        <w:t>perl</w:t>
      </w:r>
      <w:proofErr w:type="spellEnd"/>
      <w:r>
        <w:t xml:space="preserve"> scripts we threw out all locations where no male or female RAD sequencing data aligned, and we totaled the number of male alignments and gathered the total coverage for each sex </w:t>
      </w:r>
      <w:r w:rsidRPr="00D417D1">
        <w:t>(</w:t>
      </w:r>
      <w:hyperlink r:id="rId19" w:history="1">
        <w:r w:rsidRPr="00D417D1">
          <w:rPr>
            <w:rStyle w:val="Hyperlink"/>
          </w:rPr>
          <w:t>https://github.com/shannonekj/DS_sex-marker/blob/master/analysis/</w:t>
        </w:r>
      </w:hyperlink>
      <w:r w:rsidRPr="00D417D1">
        <w:t>)</w:t>
      </w:r>
      <w:r>
        <w:t xml:space="preserve">. Finally, we sorted the coverage difference files and looked for locations in the genome where one sex had high and consistent coverage and the other sex had </w:t>
      </w:r>
      <w:r w:rsidRPr="00383ED6">
        <w:t>shallow or no coverage</w:t>
      </w:r>
      <w:r>
        <w:t>.</w:t>
      </w:r>
    </w:p>
    <w:p w14:paraId="55002F0E" w14:textId="77777777" w:rsidR="00106145" w:rsidRDefault="00106145" w:rsidP="00106145">
      <w:pPr>
        <w:jc w:val="both"/>
        <w:rPr>
          <w:i/>
        </w:rPr>
      </w:pPr>
    </w:p>
    <w:p w14:paraId="0319FE5C" w14:textId="77777777" w:rsidR="00106145" w:rsidRDefault="00106145" w:rsidP="00106145">
      <w:pPr>
        <w:jc w:val="both"/>
        <w:rPr>
          <w:i/>
        </w:rPr>
      </w:pPr>
      <w:r>
        <w:rPr>
          <w:i/>
        </w:rPr>
        <w:t>Results</w:t>
      </w:r>
    </w:p>
    <w:p w14:paraId="173FD3D6" w14:textId="77777777" w:rsidR="00106145" w:rsidRPr="00C30DD1" w:rsidRDefault="00106145" w:rsidP="00106145">
      <w:pPr>
        <w:jc w:val="both"/>
        <w:rPr>
          <w:i/>
        </w:rPr>
      </w:pPr>
      <w:r>
        <w:t xml:space="preserve">We </w:t>
      </w:r>
      <w:r w:rsidRPr="00383ED6">
        <w:t>found no large areas that corresponded to an inflation of any one particular sex having higher depth of coverage</w:t>
      </w:r>
      <w:r>
        <w:t xml:space="preserve"> compared to the sex and could not identify any sex specific loci in this analysis. </w:t>
      </w:r>
    </w:p>
    <w:p w14:paraId="06AE6601" w14:textId="77777777" w:rsidR="00106145" w:rsidRDefault="00106145" w:rsidP="00106145">
      <w:pPr>
        <w:jc w:val="both"/>
      </w:pPr>
    </w:p>
    <w:p w14:paraId="6B8BF3C0" w14:textId="77777777" w:rsidR="00106145" w:rsidRDefault="00106145" w:rsidP="00106145">
      <w:pPr>
        <w:jc w:val="both"/>
      </w:pPr>
    </w:p>
    <w:p w14:paraId="73130036" w14:textId="77777777" w:rsidR="00106145" w:rsidRDefault="00106145" w:rsidP="00A85974">
      <w:pPr>
        <w:pStyle w:val="Heading2"/>
      </w:pPr>
      <w:r>
        <w:t>K-mer</w:t>
      </w:r>
      <w:r w:rsidRPr="00836372">
        <w:t xml:space="preserve"> analysis</w:t>
      </w:r>
    </w:p>
    <w:p w14:paraId="3AFC1460" w14:textId="77777777" w:rsidR="00106145" w:rsidRDefault="00106145" w:rsidP="00106145">
      <w:pPr>
        <w:jc w:val="both"/>
        <w:rPr>
          <w:i/>
        </w:rPr>
      </w:pPr>
      <w:r>
        <w:rPr>
          <w:i/>
        </w:rPr>
        <w:t>Methods</w:t>
      </w:r>
    </w:p>
    <w:p w14:paraId="73A66AFB" w14:textId="77777777" w:rsidR="00106145" w:rsidRDefault="00106145" w:rsidP="00106145">
      <w:pPr>
        <w:jc w:val="both"/>
      </w:pPr>
      <w:r>
        <w:t xml:space="preserve">In our k-mer analysis we sought to identify unique differences of sequence content in males versus females. To do this, we used 10X Genomics linked-read data from one male and one female. First, we created a signature of all k-mers belonging to each sex with </w:t>
      </w:r>
      <w:proofErr w:type="spellStart"/>
      <w:r w:rsidRPr="00562D8C">
        <w:rPr>
          <w:rFonts w:ascii="Courier" w:hAnsi="Courier"/>
        </w:rPr>
        <w:t>sourmash</w:t>
      </w:r>
      <w:proofErr w:type="spellEnd"/>
      <w:r w:rsidRPr="00562D8C">
        <w:rPr>
          <w:rFonts w:ascii="Courier" w:hAnsi="Courier"/>
        </w:rPr>
        <w:t xml:space="preserve"> compute</w:t>
      </w:r>
      <w:r>
        <w:rPr>
          <w:rFonts w:ascii="Courier" w:hAnsi="Courier"/>
        </w:rPr>
        <w:t xml:space="preserve"> -scaled 1000</w:t>
      </w:r>
      <w:r>
        <w:t xml:space="preserve"> to sample one k-mer from ever 1000 base pairs. The signature compute step was followed by </w:t>
      </w:r>
      <w:proofErr w:type="spellStart"/>
      <w:r w:rsidRPr="00562D8C">
        <w:rPr>
          <w:rFonts w:ascii="Courier" w:hAnsi="Courier"/>
        </w:rPr>
        <w:t>sourmash</w:t>
      </w:r>
      <w:proofErr w:type="spellEnd"/>
      <w:r w:rsidRPr="00562D8C">
        <w:rPr>
          <w:rFonts w:ascii="Courier" w:hAnsi="Courier"/>
        </w:rPr>
        <w:t xml:space="preserve"> sig</w:t>
      </w:r>
      <w:r>
        <w:rPr>
          <w:rFonts w:ascii="Courier" w:hAnsi="Courier"/>
        </w:rPr>
        <w:t>nature</w:t>
      </w:r>
      <w:r w:rsidRPr="00562D8C">
        <w:rPr>
          <w:rFonts w:ascii="Courier" w:hAnsi="Courier"/>
        </w:rPr>
        <w:t xml:space="preserve"> merge</w:t>
      </w:r>
      <w:r>
        <w:t xml:space="preserve"> to incorporate all data from the R1 and R2 files for each sex. We purged the signature files of low abundance k-mers (abundance &lt; 5) to eliminate k-mers that are more likely sequencing errors and threw out k-mers that were shared between male and females to only leave sex-specific k-mers. The resulting high abundance, single sex k-mers were used in our analysis. </w:t>
      </w:r>
    </w:p>
    <w:p w14:paraId="526323A8" w14:textId="77777777" w:rsidR="00106145" w:rsidRDefault="00106145" w:rsidP="00106145">
      <w:pPr>
        <w:jc w:val="both"/>
      </w:pPr>
    </w:p>
    <w:p w14:paraId="405BC344" w14:textId="77777777" w:rsidR="00106145" w:rsidRDefault="00106145" w:rsidP="00106145">
      <w:pPr>
        <w:jc w:val="both"/>
      </w:pPr>
      <w:r>
        <w:t>First, we plotted and compared k-mer abundance for each sex to determine if there were observable differences between sexes. A difference in k-mer abundance could correspond to a sex determining regions within a sex (</w:t>
      </w:r>
      <w:proofErr w:type="gramStart"/>
      <w:r>
        <w:t>i.e.</w:t>
      </w:r>
      <w:proofErr w:type="gramEnd"/>
      <w:r>
        <w:t xml:space="preserve"> sex chromosome). Next, we extracted contigs which contain five or more k-mers within one contig which corresponds to a contig length of roughly 5,000bp. We then compared the abundance of male and female k-mers found within those contigs. After, we took the median abundance of k-mers within a contig to find the contigs abundance in each sex. We compared the male contig abundance to the female contig abundance and isolated male-only contigs deemed “putative Y” sequences for further validation.</w:t>
      </w:r>
    </w:p>
    <w:p w14:paraId="1B5EDC60" w14:textId="77777777" w:rsidR="00106145" w:rsidRDefault="00106145" w:rsidP="00106145">
      <w:pPr>
        <w:jc w:val="both"/>
      </w:pPr>
    </w:p>
    <w:p w14:paraId="21390C18" w14:textId="77777777" w:rsidR="00106145" w:rsidRDefault="00106145" w:rsidP="00106145">
      <w:pPr>
        <w:jc w:val="both"/>
      </w:pPr>
      <w:r>
        <w:t xml:space="preserve">To validate our results, we mapped RAD sequencing data to the putative Y sequences and ran a depth analysis. In order to ensure the putative Y reads were indeed mapping to one location in the genome, we performed a stringent end-to-end alignment of the putative Y sequencing data using bowtie2. Only reads that entirely aligned to regions in the genome were used in the subsequent analysis. To find depth locations, we aligned the RAD sequencing data to the male reference genome using </w:t>
      </w:r>
      <w:proofErr w:type="spellStart"/>
      <w:r>
        <w:t>samtools</w:t>
      </w:r>
      <w:proofErr w:type="spellEnd"/>
      <w:r>
        <w:t xml:space="preserve"> &lt;CITE&gt;. We then pulled RAD alignment depth information from all of the locations where the putative Y sequencing data had also aligned using the software </w:t>
      </w:r>
      <w:proofErr w:type="spellStart"/>
      <w:r>
        <w:t>bedtools</w:t>
      </w:r>
      <w:proofErr w:type="spellEnd"/>
      <w:r>
        <w:t xml:space="preserve">&lt;CITE&gt; and custom bash and </w:t>
      </w:r>
      <w:proofErr w:type="spellStart"/>
      <w:r>
        <w:t>perl</w:t>
      </w:r>
      <w:proofErr w:type="spellEnd"/>
      <w:r>
        <w:t xml:space="preserve"> scripts. After we obtained depth information across all of the putative Y regions, we ran the same depth analysis as above.</w:t>
      </w:r>
    </w:p>
    <w:p w14:paraId="2491B78F" w14:textId="77777777" w:rsidR="00106145" w:rsidRPr="00762A89" w:rsidRDefault="00106145" w:rsidP="00106145">
      <w:pPr>
        <w:jc w:val="both"/>
      </w:pPr>
      <w:r>
        <w:t xml:space="preserve"> </w:t>
      </w:r>
    </w:p>
    <w:p w14:paraId="053B9D54" w14:textId="77777777" w:rsidR="00106145" w:rsidRDefault="00106145" w:rsidP="00106145">
      <w:pPr>
        <w:jc w:val="both"/>
        <w:rPr>
          <w:i/>
        </w:rPr>
      </w:pPr>
      <w:r>
        <w:rPr>
          <w:i/>
        </w:rPr>
        <w:t>Results</w:t>
      </w:r>
    </w:p>
    <w:p w14:paraId="5B0F51B7" w14:textId="77777777" w:rsidR="00106145" w:rsidRDefault="00106145" w:rsidP="00106145">
      <w:pPr>
        <w:jc w:val="both"/>
      </w:pPr>
      <w:r>
        <w:t xml:space="preserve">After abundance filtration, there were approximately 118,191,000 male-only k-mers and 494,251,000 female-only k-mers. There was a clear distinction between the distribution of male </w:t>
      </w:r>
      <w:r>
        <w:lastRenderedPageBreak/>
        <w:t xml:space="preserve">and female abundances, where males had more high abundance k-mers compared to females (Figure 8). Upon filtering k-mers for those found on long contigs (contigs containing 5 k-mers or more) there was a clear increase of male-specific k-mers at half the abundance of the female and male peak on the right (Figure 9). </w:t>
      </w:r>
      <w:commentRangeStart w:id="9"/>
      <w:commentRangeStart w:id="10"/>
      <w:r>
        <w:t>This is consistent with the male sequencing data potentially having heterogametic regions in its genome.</w:t>
      </w:r>
      <w:commentRangeEnd w:id="9"/>
      <w:r>
        <w:rPr>
          <w:rStyle w:val="CommentReference"/>
        </w:rPr>
        <w:commentReference w:id="9"/>
      </w:r>
      <w:commentRangeEnd w:id="10"/>
      <w:r>
        <w:rPr>
          <w:rStyle w:val="CommentReference"/>
        </w:rPr>
        <w:commentReference w:id="10"/>
      </w:r>
      <w:r>
        <w:t xml:space="preserve"> We found 44 contigs with k-mer mean abundance in the male sequencing data that had zero abundance in the female sequencing data (Figure 10). </w:t>
      </w:r>
    </w:p>
    <w:p w14:paraId="75BECE24" w14:textId="77777777" w:rsidR="00106145" w:rsidRDefault="00106145" w:rsidP="00106145">
      <w:pPr>
        <w:jc w:val="both"/>
      </w:pPr>
    </w:p>
    <w:p w14:paraId="33F7342A" w14:textId="77777777" w:rsidR="00106145" w:rsidRDefault="00106145" w:rsidP="00106145">
      <w:pPr>
        <w:jc w:val="both"/>
      </w:pPr>
      <w:r>
        <w:t>We mapped the putative Y data back to the male reference genome and found the reads mapped to multiple regions within the genome (Table 6). We did not find a significant difference in male versus female read depth at locations across the putative Y regions.</w:t>
      </w:r>
    </w:p>
    <w:p w14:paraId="2D98F71E" w14:textId="77777777" w:rsidR="00106145" w:rsidRDefault="00106145" w:rsidP="00106145">
      <w:pPr>
        <w:jc w:val="both"/>
      </w:pPr>
    </w:p>
    <w:p w14:paraId="0DBAF849" w14:textId="77777777" w:rsidR="00DE273D" w:rsidRDefault="00DE273D" w:rsidP="00AB4990">
      <w:pPr>
        <w:ind w:right="270"/>
      </w:pPr>
    </w:p>
    <w:p w14:paraId="3F5E4941" w14:textId="0F73AC41" w:rsidR="00B65A33" w:rsidRDefault="00B65A33">
      <w:pPr>
        <w:rPr>
          <w:rFonts w:ascii="Times" w:hAnsi="Times"/>
        </w:rPr>
      </w:pPr>
      <w:r>
        <w:rPr>
          <w:rFonts w:ascii="Times" w:hAnsi="Times"/>
        </w:rPr>
        <w:br w:type="page"/>
      </w:r>
    </w:p>
    <w:p w14:paraId="63A3E3F2" w14:textId="21B598AB" w:rsidR="006F47E9" w:rsidRDefault="00B65A33" w:rsidP="00A85974">
      <w:pPr>
        <w:pStyle w:val="Heading1"/>
      </w:pPr>
      <w:r w:rsidRPr="00B65A33">
        <w:lastRenderedPageBreak/>
        <w:t>Glossary</w:t>
      </w:r>
    </w:p>
    <w:p w14:paraId="533049C1" w14:textId="7E8A4A59" w:rsidR="00A07BB9" w:rsidRDefault="00B65A33" w:rsidP="00A07BB9">
      <w:pPr>
        <w:ind w:left="720" w:hanging="720"/>
        <w:rPr>
          <w:rFonts w:ascii="Times" w:hAnsi="Times"/>
          <w:bCs/>
        </w:rPr>
      </w:pPr>
      <w:r w:rsidRPr="00A07BB9">
        <w:rPr>
          <w:rFonts w:ascii="Times" w:hAnsi="Times"/>
          <w:b/>
        </w:rPr>
        <w:t>BUSCO</w:t>
      </w:r>
      <w:r w:rsidR="005A63B7" w:rsidRPr="00A07BB9">
        <w:rPr>
          <w:rFonts w:ascii="Times" w:hAnsi="Times"/>
          <w:b/>
        </w:rPr>
        <w:t xml:space="preserve"> score</w:t>
      </w:r>
      <w:r w:rsidR="005A63B7">
        <w:rPr>
          <w:rFonts w:ascii="Times" w:hAnsi="Times"/>
          <w:bCs/>
        </w:rPr>
        <w:t xml:space="preserve"> – the percent of highly conserved universal single copy orthologs found within an assembly. Percentage derived from assigned lineage (</w:t>
      </w:r>
      <w:proofErr w:type="gramStart"/>
      <w:r w:rsidR="005A63B7">
        <w:rPr>
          <w:rFonts w:ascii="Times" w:hAnsi="Times"/>
          <w:bCs/>
        </w:rPr>
        <w:t>e.g.</w:t>
      </w:r>
      <w:proofErr w:type="gramEnd"/>
      <w:r w:rsidR="005A63B7">
        <w:rPr>
          <w:rFonts w:ascii="Times" w:hAnsi="Times"/>
          <w:bCs/>
        </w:rPr>
        <w:t xml:space="preserve"> Actinopterygii)</w:t>
      </w:r>
    </w:p>
    <w:p w14:paraId="1A53455A" w14:textId="77777777" w:rsidR="00A07BB9" w:rsidRDefault="00A07BB9" w:rsidP="00A07BB9">
      <w:pPr>
        <w:ind w:left="720" w:hanging="720"/>
        <w:rPr>
          <w:rFonts w:ascii="Times" w:hAnsi="Times"/>
          <w:bCs/>
        </w:rPr>
      </w:pPr>
      <w:r w:rsidRPr="00A07BB9">
        <w:rPr>
          <w:rFonts w:ascii="Times" w:hAnsi="Times"/>
          <w:b/>
        </w:rPr>
        <w:t>CABA</w:t>
      </w:r>
      <w:r>
        <w:rPr>
          <w:rFonts w:ascii="Times" w:hAnsi="Times"/>
          <w:bCs/>
        </w:rPr>
        <w:t xml:space="preserve"> – </w:t>
      </w:r>
      <w:r w:rsidRPr="005A63B7">
        <w:rPr>
          <w:rFonts w:ascii="Times" w:hAnsi="Times"/>
          <w:bCs/>
        </w:rPr>
        <w:t>Center for Aquatic Biology and Aquaculture</w:t>
      </w:r>
    </w:p>
    <w:p w14:paraId="20DCDAAE" w14:textId="43A2E092" w:rsidR="005A63B7" w:rsidRDefault="005A63B7" w:rsidP="00A07BB9">
      <w:pPr>
        <w:ind w:left="720" w:hanging="720"/>
        <w:rPr>
          <w:rFonts w:ascii="Times" w:hAnsi="Times"/>
          <w:bCs/>
        </w:rPr>
      </w:pPr>
      <w:r w:rsidRPr="00A07BB9">
        <w:rPr>
          <w:rFonts w:ascii="Times" w:hAnsi="Times"/>
          <w:b/>
        </w:rPr>
        <w:t>contig</w:t>
      </w:r>
      <w:r>
        <w:rPr>
          <w:rFonts w:ascii="Times" w:hAnsi="Times"/>
          <w:bCs/>
        </w:rPr>
        <w:t xml:space="preserve"> – </w:t>
      </w:r>
      <w:r w:rsidRPr="005A63B7">
        <w:rPr>
          <w:rFonts w:ascii="Times" w:hAnsi="Times"/>
          <w:bCs/>
        </w:rPr>
        <w:t>a continuous stretch of DNA sequence created from a consensus of reads</w:t>
      </w:r>
    </w:p>
    <w:p w14:paraId="199E506C" w14:textId="77777777" w:rsidR="00A07BB9" w:rsidRDefault="00A07BB9" w:rsidP="00A07BB9">
      <w:pPr>
        <w:ind w:left="720" w:hanging="720"/>
        <w:rPr>
          <w:rFonts w:ascii="Times" w:hAnsi="Times"/>
          <w:bCs/>
        </w:rPr>
      </w:pPr>
      <w:r w:rsidRPr="00A07BB9">
        <w:rPr>
          <w:rFonts w:ascii="Times" w:hAnsi="Times"/>
          <w:b/>
        </w:rPr>
        <w:t>DNA</w:t>
      </w:r>
      <w:r>
        <w:rPr>
          <w:rFonts w:ascii="Times" w:hAnsi="Times"/>
          <w:bCs/>
        </w:rPr>
        <w:t xml:space="preserve"> – deoxyribonucleic acid</w:t>
      </w:r>
    </w:p>
    <w:p w14:paraId="762E907B" w14:textId="77777777" w:rsidR="00A07BB9" w:rsidRDefault="00A07BB9" w:rsidP="00A07BB9">
      <w:pPr>
        <w:ind w:left="720" w:hanging="720"/>
        <w:rPr>
          <w:rFonts w:ascii="Times" w:hAnsi="Times"/>
          <w:bCs/>
        </w:rPr>
      </w:pPr>
      <w:r w:rsidRPr="00A07BB9">
        <w:rPr>
          <w:rFonts w:ascii="Times" w:hAnsi="Times"/>
          <w:b/>
        </w:rPr>
        <w:t>FCCL</w:t>
      </w:r>
      <w:r>
        <w:rPr>
          <w:rFonts w:ascii="Times" w:hAnsi="Times"/>
          <w:bCs/>
        </w:rPr>
        <w:t xml:space="preserve"> – Fish Conservation &amp; Culture Laboratory</w:t>
      </w:r>
    </w:p>
    <w:p w14:paraId="5A8E213F" w14:textId="3E340533" w:rsidR="00A07BB9" w:rsidRDefault="00A07BB9" w:rsidP="00A07BB9">
      <w:pPr>
        <w:ind w:left="720" w:hanging="720"/>
        <w:rPr>
          <w:rFonts w:ascii="Times" w:hAnsi="Times"/>
          <w:bCs/>
        </w:rPr>
      </w:pPr>
      <w:r w:rsidRPr="00A07BB9">
        <w:rPr>
          <w:rFonts w:ascii="Times" w:hAnsi="Times"/>
          <w:b/>
        </w:rPr>
        <w:t>genetic</w:t>
      </w:r>
      <w:r>
        <w:rPr>
          <w:rFonts w:ascii="Times" w:hAnsi="Times"/>
          <w:bCs/>
        </w:rPr>
        <w:t xml:space="preserve"> </w:t>
      </w:r>
      <w:r w:rsidRPr="00A07BB9">
        <w:rPr>
          <w:rFonts w:ascii="Times" w:hAnsi="Times"/>
          <w:b/>
        </w:rPr>
        <w:t>marker</w:t>
      </w:r>
      <w:r>
        <w:rPr>
          <w:rFonts w:ascii="Times" w:hAnsi="Times"/>
          <w:bCs/>
        </w:rPr>
        <w:t xml:space="preserve"> – </w:t>
      </w:r>
      <w:r w:rsidRPr="005D61BE">
        <w:rPr>
          <w:rFonts w:ascii="Times" w:hAnsi="Times"/>
          <w:bCs/>
        </w:rPr>
        <w:t xml:space="preserve">a </w:t>
      </w:r>
      <w:r>
        <w:rPr>
          <w:rFonts w:ascii="Times" w:hAnsi="Times"/>
          <w:bCs/>
        </w:rPr>
        <w:t>location in the genome with a SNP that can be used for analysis</w:t>
      </w:r>
    </w:p>
    <w:p w14:paraId="7F2D4990" w14:textId="571645FA" w:rsidR="00A07BB9" w:rsidRDefault="00A07BB9" w:rsidP="00A07BB9">
      <w:pPr>
        <w:ind w:left="720" w:hanging="720"/>
        <w:rPr>
          <w:rFonts w:ascii="Times" w:hAnsi="Times"/>
          <w:bCs/>
        </w:rPr>
      </w:pPr>
      <w:r w:rsidRPr="00A07BB9">
        <w:rPr>
          <w:rFonts w:ascii="Times" w:hAnsi="Times"/>
          <w:b/>
        </w:rPr>
        <w:t>HMW</w:t>
      </w:r>
      <w:r>
        <w:rPr>
          <w:rFonts w:ascii="Times" w:hAnsi="Times"/>
          <w:bCs/>
        </w:rPr>
        <w:t xml:space="preserve"> – high molecular weight</w:t>
      </w:r>
    </w:p>
    <w:p w14:paraId="3181CD00" w14:textId="1356ACBB" w:rsidR="00B65A33" w:rsidRDefault="00B65A33" w:rsidP="00A07BB9">
      <w:pPr>
        <w:ind w:left="720" w:hanging="720"/>
        <w:rPr>
          <w:rFonts w:ascii="Times" w:hAnsi="Times"/>
          <w:bCs/>
        </w:rPr>
      </w:pPr>
      <w:r w:rsidRPr="00A07BB9">
        <w:rPr>
          <w:rFonts w:ascii="Times" w:hAnsi="Times"/>
          <w:b/>
        </w:rPr>
        <w:t>movie</w:t>
      </w:r>
      <w:r>
        <w:rPr>
          <w:rFonts w:ascii="Times" w:hAnsi="Times"/>
          <w:bCs/>
        </w:rPr>
        <w:t xml:space="preserve"> </w:t>
      </w:r>
      <w:r w:rsidR="005A63B7">
        <w:rPr>
          <w:rFonts w:ascii="Times" w:hAnsi="Times"/>
          <w:bCs/>
        </w:rPr>
        <w:t>– the time specified for collecting sequencing data from a SMRT Cell</w:t>
      </w:r>
    </w:p>
    <w:p w14:paraId="25859E47" w14:textId="77777777" w:rsidR="00A07BB9" w:rsidRDefault="00A07BB9" w:rsidP="00A07BB9">
      <w:pPr>
        <w:ind w:left="720" w:hanging="720"/>
        <w:rPr>
          <w:rFonts w:ascii="Times" w:hAnsi="Times"/>
          <w:bCs/>
        </w:rPr>
      </w:pPr>
      <w:r w:rsidRPr="00A07BB9">
        <w:rPr>
          <w:rFonts w:ascii="Times" w:hAnsi="Times"/>
          <w:b/>
        </w:rPr>
        <w:t>PBS</w:t>
      </w:r>
      <w:r>
        <w:rPr>
          <w:rFonts w:ascii="Times" w:hAnsi="Times"/>
          <w:bCs/>
        </w:rPr>
        <w:t xml:space="preserve"> – p</w:t>
      </w:r>
      <w:r w:rsidRPr="005A63B7">
        <w:rPr>
          <w:rFonts w:ascii="Times" w:hAnsi="Times"/>
          <w:bCs/>
        </w:rPr>
        <w:t>hosphate-buffered saline</w:t>
      </w:r>
    </w:p>
    <w:p w14:paraId="3B87C2E3" w14:textId="77777777" w:rsidR="00A07BB9" w:rsidRDefault="00A07BB9" w:rsidP="00A07BB9">
      <w:pPr>
        <w:ind w:left="720" w:hanging="720"/>
        <w:rPr>
          <w:rFonts w:ascii="Times" w:hAnsi="Times"/>
          <w:bCs/>
        </w:rPr>
      </w:pPr>
      <w:r w:rsidRPr="00A07BB9">
        <w:rPr>
          <w:rFonts w:ascii="Times" w:hAnsi="Times"/>
          <w:b/>
        </w:rPr>
        <w:t>QC</w:t>
      </w:r>
      <w:r>
        <w:rPr>
          <w:rFonts w:ascii="Times" w:hAnsi="Times"/>
          <w:bCs/>
        </w:rPr>
        <w:t xml:space="preserve"> – quality control</w:t>
      </w:r>
    </w:p>
    <w:p w14:paraId="29F1A626" w14:textId="4A31DCFF" w:rsidR="005A63B7" w:rsidRDefault="005A63B7" w:rsidP="00A07BB9">
      <w:pPr>
        <w:ind w:left="720" w:hanging="720"/>
        <w:rPr>
          <w:rFonts w:ascii="Times" w:hAnsi="Times"/>
          <w:bCs/>
        </w:rPr>
      </w:pPr>
      <w:r w:rsidRPr="00A07BB9">
        <w:rPr>
          <w:rFonts w:ascii="Times" w:hAnsi="Times"/>
          <w:b/>
        </w:rPr>
        <w:t>scaffold</w:t>
      </w:r>
      <w:r>
        <w:rPr>
          <w:rFonts w:ascii="Times" w:hAnsi="Times"/>
          <w:bCs/>
        </w:rPr>
        <w:t xml:space="preserve"> – </w:t>
      </w:r>
      <w:r w:rsidRPr="005A63B7">
        <w:rPr>
          <w:rFonts w:ascii="Times" w:hAnsi="Times"/>
          <w:bCs/>
        </w:rPr>
        <w:t>a string of DNA sequences with potential gaps created from chaining contigs together.</w:t>
      </w:r>
      <w:r>
        <w:rPr>
          <w:rFonts w:ascii="Times" w:hAnsi="Times"/>
          <w:bCs/>
        </w:rPr>
        <w:t xml:space="preserve"> </w:t>
      </w:r>
      <w:r w:rsidRPr="005A63B7">
        <w:rPr>
          <w:rFonts w:ascii="Times" w:hAnsi="Times"/>
          <w:bCs/>
        </w:rPr>
        <w:t>Created by using sequence data and relative position and orientation data</w:t>
      </w:r>
      <w:r>
        <w:rPr>
          <w:rFonts w:ascii="Times" w:hAnsi="Times"/>
          <w:bCs/>
        </w:rPr>
        <w:t>. May contain gaps, which are denoted by the letter N.</w:t>
      </w:r>
    </w:p>
    <w:p w14:paraId="71EAD3E5" w14:textId="77777777" w:rsidR="00A07BB9" w:rsidRDefault="00A07BB9" w:rsidP="00A07BB9">
      <w:pPr>
        <w:ind w:left="720" w:hanging="720"/>
        <w:rPr>
          <w:rFonts w:ascii="Times" w:hAnsi="Times"/>
          <w:bCs/>
        </w:rPr>
      </w:pPr>
      <w:r w:rsidRPr="00A07BB9">
        <w:rPr>
          <w:rFonts w:ascii="Times" w:hAnsi="Times"/>
          <w:b/>
        </w:rPr>
        <w:t>SNP</w:t>
      </w:r>
      <w:r>
        <w:rPr>
          <w:rFonts w:ascii="Times" w:hAnsi="Times"/>
          <w:bCs/>
        </w:rPr>
        <w:t xml:space="preserve"> – single nucleotide polymorphism </w:t>
      </w:r>
    </w:p>
    <w:p w14:paraId="27819847" w14:textId="52524EA4" w:rsidR="005A63B7" w:rsidRDefault="005A63B7" w:rsidP="00A07BB9">
      <w:pPr>
        <w:ind w:left="720" w:hanging="720"/>
        <w:rPr>
          <w:rFonts w:ascii="Times" w:hAnsi="Times"/>
          <w:bCs/>
        </w:rPr>
      </w:pPr>
      <w:r w:rsidRPr="00A07BB9">
        <w:rPr>
          <w:rFonts w:ascii="Times" w:hAnsi="Times"/>
          <w:b/>
        </w:rPr>
        <w:t>UC Davis Sequencing Center</w:t>
      </w:r>
      <w:r>
        <w:rPr>
          <w:rFonts w:ascii="Times" w:hAnsi="Times"/>
          <w:bCs/>
        </w:rPr>
        <w:t xml:space="preserve"> – UC Davis DNA Technologies &amp; Expression Analysis Core</w:t>
      </w:r>
    </w:p>
    <w:p w14:paraId="540AAD99" w14:textId="77777777" w:rsidR="008413EC" w:rsidRDefault="008413EC" w:rsidP="006F47E9">
      <w:pPr>
        <w:rPr>
          <w:rFonts w:ascii="Times" w:hAnsi="Times"/>
          <w:bCs/>
        </w:rPr>
      </w:pPr>
    </w:p>
    <w:p w14:paraId="1D98B3A1" w14:textId="7347428F" w:rsidR="00B65A33" w:rsidRPr="008413EC" w:rsidRDefault="00B65A33" w:rsidP="00A85974">
      <w:pPr>
        <w:pStyle w:val="Heading1"/>
      </w:pPr>
      <w:r w:rsidRPr="008413EC">
        <w:t>Software Versions</w:t>
      </w:r>
    </w:p>
    <w:p w14:paraId="0FD154E6" w14:textId="13BEE252" w:rsidR="00B65A33" w:rsidRDefault="00B65A33" w:rsidP="006F47E9">
      <w:pPr>
        <w:rPr>
          <w:rFonts w:ascii="Times" w:hAnsi="Times"/>
          <w:bCs/>
        </w:rPr>
      </w:pPr>
      <w:r>
        <w:rPr>
          <w:rFonts w:ascii="Times" w:hAnsi="Times"/>
          <w:bCs/>
        </w:rPr>
        <w:t>BUSCO</w:t>
      </w:r>
    </w:p>
    <w:p w14:paraId="1CFD2B33" w14:textId="0AD92676" w:rsidR="00B65A33" w:rsidRDefault="00B65A33" w:rsidP="006F47E9">
      <w:pPr>
        <w:rPr>
          <w:rFonts w:ascii="Times" w:hAnsi="Times"/>
          <w:bCs/>
        </w:rPr>
      </w:pPr>
      <w:proofErr w:type="spellStart"/>
      <w:r>
        <w:rPr>
          <w:rFonts w:ascii="Times" w:hAnsi="Times"/>
          <w:bCs/>
        </w:rPr>
        <w:t>samtools</w:t>
      </w:r>
      <w:proofErr w:type="spellEnd"/>
      <w:r w:rsidR="00626F2D">
        <w:rPr>
          <w:rFonts w:ascii="Times" w:hAnsi="Times"/>
          <w:bCs/>
        </w:rPr>
        <w:t>=1.10</w:t>
      </w:r>
    </w:p>
    <w:p w14:paraId="7448F7A2" w14:textId="54712C66" w:rsidR="00B65A33" w:rsidRDefault="00B65A33" w:rsidP="006F47E9">
      <w:pPr>
        <w:rPr>
          <w:rFonts w:ascii="Times" w:hAnsi="Times"/>
          <w:bCs/>
        </w:rPr>
      </w:pPr>
      <w:r>
        <w:rPr>
          <w:rFonts w:ascii="Times" w:hAnsi="Times"/>
          <w:bCs/>
        </w:rPr>
        <w:t>bwa</w:t>
      </w:r>
      <w:r w:rsidR="00626F2D">
        <w:rPr>
          <w:rFonts w:ascii="Times" w:hAnsi="Times"/>
          <w:bCs/>
        </w:rPr>
        <w:t>=0.7.17-r1188</w:t>
      </w:r>
    </w:p>
    <w:p w14:paraId="179A7BE1" w14:textId="6A8DA58F" w:rsidR="00B65A33" w:rsidRDefault="00B65A33" w:rsidP="006F47E9">
      <w:pPr>
        <w:rPr>
          <w:rFonts w:ascii="Times" w:hAnsi="Times"/>
          <w:bCs/>
        </w:rPr>
      </w:pPr>
      <w:proofErr w:type="spellStart"/>
      <w:r>
        <w:rPr>
          <w:rFonts w:ascii="Times" w:hAnsi="Times"/>
          <w:bCs/>
        </w:rPr>
        <w:t>bedtools</w:t>
      </w:r>
      <w:proofErr w:type="spellEnd"/>
    </w:p>
    <w:p w14:paraId="57155436" w14:textId="47A53BF5" w:rsidR="00B65A33" w:rsidRDefault="00B65A33" w:rsidP="006F47E9">
      <w:pPr>
        <w:rPr>
          <w:rFonts w:ascii="Times" w:hAnsi="Times"/>
          <w:bCs/>
        </w:rPr>
      </w:pPr>
      <w:proofErr w:type="spellStart"/>
      <w:r>
        <w:rPr>
          <w:rFonts w:ascii="Times" w:hAnsi="Times"/>
          <w:bCs/>
        </w:rPr>
        <w:t>chromonomer</w:t>
      </w:r>
      <w:proofErr w:type="spellEnd"/>
    </w:p>
    <w:p w14:paraId="28F9FD99" w14:textId="0A877BCA" w:rsidR="00626F2D" w:rsidRDefault="00626F2D" w:rsidP="006F47E9">
      <w:pPr>
        <w:rPr>
          <w:rFonts w:ascii="Times" w:hAnsi="Times"/>
          <w:bCs/>
        </w:rPr>
      </w:pPr>
      <w:proofErr w:type="spellStart"/>
      <w:r>
        <w:rPr>
          <w:rFonts w:ascii="Times" w:hAnsi="Times"/>
          <w:bCs/>
        </w:rPr>
        <w:t>htslib</w:t>
      </w:r>
      <w:proofErr w:type="spellEnd"/>
      <w:r>
        <w:rPr>
          <w:rFonts w:ascii="Times" w:hAnsi="Times"/>
          <w:bCs/>
        </w:rPr>
        <w:t>=1.10.2</w:t>
      </w:r>
    </w:p>
    <w:p w14:paraId="3EF17AD1" w14:textId="50F0D31C" w:rsidR="00B65A33" w:rsidRDefault="00B65A33" w:rsidP="006F47E9">
      <w:pPr>
        <w:rPr>
          <w:rFonts w:ascii="Times" w:hAnsi="Times"/>
          <w:bCs/>
        </w:rPr>
      </w:pPr>
      <w:r>
        <w:rPr>
          <w:rFonts w:ascii="Times" w:hAnsi="Times"/>
          <w:bCs/>
        </w:rPr>
        <w:t>SALSA2</w:t>
      </w:r>
    </w:p>
    <w:p w14:paraId="41DFC67E" w14:textId="28E6DA06" w:rsidR="00B65A33" w:rsidRDefault="00B65A33" w:rsidP="006F47E9">
      <w:pPr>
        <w:rPr>
          <w:rFonts w:ascii="Times" w:hAnsi="Times"/>
          <w:bCs/>
        </w:rPr>
      </w:pPr>
      <w:r>
        <w:rPr>
          <w:rFonts w:ascii="Times" w:hAnsi="Times"/>
          <w:bCs/>
        </w:rPr>
        <w:t>scaff10x</w:t>
      </w:r>
    </w:p>
    <w:p w14:paraId="0DBE5827" w14:textId="6203B2B1" w:rsidR="00B65A33" w:rsidRDefault="00B65A33" w:rsidP="006F47E9">
      <w:pPr>
        <w:rPr>
          <w:rFonts w:ascii="Times" w:hAnsi="Times"/>
          <w:bCs/>
        </w:rPr>
      </w:pPr>
      <w:r>
        <w:rPr>
          <w:rFonts w:ascii="Times" w:hAnsi="Times"/>
          <w:bCs/>
        </w:rPr>
        <w:t>kat</w:t>
      </w:r>
    </w:p>
    <w:p w14:paraId="42EB1767" w14:textId="1F00FA67" w:rsidR="00B65A33" w:rsidRDefault="00B65A33" w:rsidP="006F47E9">
      <w:pPr>
        <w:rPr>
          <w:rFonts w:ascii="Times" w:hAnsi="Times"/>
          <w:bCs/>
        </w:rPr>
      </w:pPr>
      <w:r>
        <w:rPr>
          <w:rFonts w:ascii="Times" w:hAnsi="Times"/>
          <w:bCs/>
        </w:rPr>
        <w:t>ccs</w:t>
      </w:r>
    </w:p>
    <w:p w14:paraId="03930AC7" w14:textId="1F05A9DF" w:rsidR="00B65A33" w:rsidRDefault="00B65A33" w:rsidP="006F47E9">
      <w:pPr>
        <w:rPr>
          <w:rFonts w:ascii="Times" w:hAnsi="Times"/>
          <w:bCs/>
        </w:rPr>
      </w:pPr>
      <w:proofErr w:type="spellStart"/>
      <w:r>
        <w:rPr>
          <w:rFonts w:ascii="Times" w:hAnsi="Times"/>
          <w:bCs/>
        </w:rPr>
        <w:t>picard</w:t>
      </w:r>
      <w:proofErr w:type="spellEnd"/>
    </w:p>
    <w:p w14:paraId="37529300" w14:textId="0007D862" w:rsidR="00B65A33" w:rsidRDefault="00B65A33" w:rsidP="006F47E9">
      <w:pPr>
        <w:rPr>
          <w:rFonts w:ascii="Times" w:hAnsi="Times"/>
          <w:bCs/>
        </w:rPr>
      </w:pPr>
      <w:r>
        <w:rPr>
          <w:rFonts w:ascii="Times" w:hAnsi="Times"/>
          <w:bCs/>
        </w:rPr>
        <w:t>IPA</w:t>
      </w:r>
    </w:p>
    <w:p w14:paraId="4804CC17" w14:textId="6181AC95" w:rsidR="00724753" w:rsidRDefault="00724753" w:rsidP="006F47E9">
      <w:pPr>
        <w:rPr>
          <w:rFonts w:ascii="Times" w:hAnsi="Times"/>
          <w:bCs/>
        </w:rPr>
      </w:pPr>
      <w:proofErr w:type="spellStart"/>
      <w:r>
        <w:rPr>
          <w:rFonts w:ascii="Times" w:hAnsi="Times"/>
          <w:bCs/>
        </w:rPr>
        <w:t>Genomescope</w:t>
      </w:r>
      <w:proofErr w:type="spellEnd"/>
    </w:p>
    <w:p w14:paraId="46C6C8D7" w14:textId="77777777" w:rsidR="00626F2D" w:rsidRDefault="00626F2D" w:rsidP="006F47E9">
      <w:pPr>
        <w:rPr>
          <w:rFonts w:ascii="Times" w:hAnsi="Times"/>
          <w:bCs/>
        </w:rPr>
      </w:pPr>
    </w:p>
    <w:p w14:paraId="28B42637" w14:textId="222AC800" w:rsidR="00055A61" w:rsidRDefault="00055A61" w:rsidP="006F47E9">
      <w:pPr>
        <w:rPr>
          <w:rFonts w:ascii="Times" w:hAnsi="Times"/>
          <w:bCs/>
        </w:rPr>
      </w:pPr>
    </w:p>
    <w:p w14:paraId="5E476E6E" w14:textId="75646845" w:rsidR="00055A61" w:rsidRDefault="00055A61">
      <w:pPr>
        <w:rPr>
          <w:rFonts w:ascii="Times" w:hAnsi="Times"/>
          <w:bCs/>
        </w:rPr>
      </w:pPr>
      <w:r>
        <w:rPr>
          <w:rFonts w:ascii="Times" w:hAnsi="Times"/>
          <w:bCs/>
        </w:rPr>
        <w:br w:type="page"/>
      </w:r>
    </w:p>
    <w:p w14:paraId="28011801" w14:textId="32A99533" w:rsidR="00055A61" w:rsidRPr="00055A61" w:rsidRDefault="00055A61" w:rsidP="006F47E9">
      <w:pPr>
        <w:rPr>
          <w:rFonts w:ascii="Times" w:hAnsi="Times"/>
          <w:b/>
          <w:u w:val="single"/>
        </w:rPr>
      </w:pPr>
      <w:r w:rsidRPr="00055A61">
        <w:rPr>
          <w:rFonts w:ascii="Times" w:hAnsi="Times"/>
          <w:b/>
          <w:u w:val="single"/>
        </w:rPr>
        <w:lastRenderedPageBreak/>
        <w:t>Works Cited</w:t>
      </w:r>
    </w:p>
    <w:p w14:paraId="2ECDA058" w14:textId="218D0924" w:rsidR="00055A61" w:rsidRDefault="00055A61" w:rsidP="006F47E9">
      <w:pPr>
        <w:rPr>
          <w:rFonts w:ascii="Times" w:hAnsi="Times"/>
          <w:bCs/>
        </w:rPr>
      </w:pPr>
    </w:p>
    <w:p w14:paraId="3AA47442" w14:textId="77777777" w:rsidR="00055A61" w:rsidRPr="00B65A33" w:rsidRDefault="00055A61" w:rsidP="006F47E9">
      <w:pPr>
        <w:rPr>
          <w:rFonts w:ascii="Times" w:hAnsi="Times"/>
          <w:bCs/>
        </w:rPr>
      </w:pPr>
    </w:p>
    <w:sectPr w:rsidR="00055A61" w:rsidRPr="00B65A33" w:rsidSect="00372DDA">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Microsoft Office User" w:date="2021-04-07T13:24:00Z" w:initials="MOU">
    <w:p w14:paraId="649C6909" w14:textId="083975F4" w:rsidR="00A001C6" w:rsidRDefault="00A001C6">
      <w:pPr>
        <w:pStyle w:val="CommentText"/>
      </w:pPr>
      <w:r>
        <w:rPr>
          <w:rStyle w:val="CommentReference"/>
        </w:rPr>
        <w:annotationRef/>
      </w:r>
      <w:r>
        <w:t>Just a Q – why discrete? Are they unlinked? Independent? Abundant?</w:t>
      </w:r>
    </w:p>
  </w:comment>
  <w:comment w:id="2" w:author="Shannon Erica Kendal Joslin" w:date="2021-04-30T13:22:00Z" w:initials="SEKJ">
    <w:p w14:paraId="271A1CC2" w14:textId="67EDB18C" w:rsidR="00381212" w:rsidRDefault="00381212">
      <w:pPr>
        <w:pStyle w:val="CommentText"/>
      </w:pPr>
      <w:r>
        <w:rPr>
          <w:rStyle w:val="CommentReference"/>
        </w:rPr>
        <w:annotationRef/>
      </w:r>
      <w:r>
        <w:t>That question is from Shannon K, I will leave for Ensi to answer.</w:t>
      </w:r>
    </w:p>
  </w:comment>
  <w:comment w:id="3" w:author="Microsoft Office User" w:date="2021-04-07T13:31:00Z" w:initials="MOU">
    <w:p w14:paraId="2F237C43" w14:textId="76BD9589" w:rsidR="00A001C6" w:rsidRDefault="00A001C6">
      <w:pPr>
        <w:pStyle w:val="CommentText"/>
      </w:pPr>
      <w:r>
        <w:rPr>
          <w:rStyle w:val="CommentReference"/>
        </w:rPr>
        <w:annotationRef/>
      </w:r>
      <w:r>
        <w:t>POP-OUT BOX: what is a “genetic marker”? What makes it “informative” and why does a genome increase our ability to find and use “informative” markers?</w:t>
      </w:r>
    </w:p>
  </w:comment>
  <w:comment w:id="4" w:author="Shannon Erica Kendal Joslin" w:date="2021-04-30T16:08:00Z" w:initials="SEKJ">
    <w:p w14:paraId="49889201" w14:textId="1AD34D40" w:rsidR="00D46F6C" w:rsidRDefault="00D46F6C">
      <w:pPr>
        <w:pStyle w:val="CommentText"/>
      </w:pPr>
      <w:r>
        <w:rPr>
          <w:rStyle w:val="CommentReference"/>
        </w:rPr>
        <w:annotationRef/>
      </w:r>
      <w:r>
        <w:t>I’m not sure I need to define marker so in-depth, so I didn’t make a box but what do you think Mandi?</w:t>
      </w:r>
    </w:p>
  </w:comment>
  <w:comment w:id="6" w:author="Shannon Erica Kendal Joslin" w:date="2021-04-30T16:09:00Z" w:initials="SEKJ">
    <w:p w14:paraId="5F4797E9" w14:textId="4A0A5730" w:rsidR="00D46F6C" w:rsidRDefault="00D46F6C">
      <w:pPr>
        <w:pStyle w:val="CommentText"/>
      </w:pPr>
      <w:r>
        <w:rPr>
          <w:rStyle w:val="CommentReference"/>
        </w:rPr>
        <w:annotationRef/>
      </w:r>
      <w:r>
        <w:t>Shannon K suggested I put this in a box to introduce QC. Which I thought was a great idea but now that I’m seeing it, it may be a bit awkward? What do you think?</w:t>
      </w:r>
    </w:p>
  </w:comment>
  <w:comment w:id="7" w:author="Shannon Erica Kendal Joslin" w:date="2021-05-10T16:57:00Z" w:initials="SEKJ">
    <w:p w14:paraId="0357E0BF" w14:textId="77777777" w:rsidR="00106145" w:rsidRDefault="00106145" w:rsidP="00106145">
      <w:pPr>
        <w:pStyle w:val="CommentText"/>
      </w:pPr>
      <w:r>
        <w:rPr>
          <w:rStyle w:val="CommentReference"/>
        </w:rPr>
        <w:annotationRef/>
      </w:r>
      <w:r>
        <w:t xml:space="preserve">I recently got a new laptop and still have to install </w:t>
      </w:r>
      <w:proofErr w:type="spellStart"/>
      <w:r>
        <w:t>mendeley</w:t>
      </w:r>
      <w:proofErr w:type="spellEnd"/>
      <w:r>
        <w:t xml:space="preserve"> so the citations will be weird for now… just ignore pls</w:t>
      </w:r>
    </w:p>
  </w:comment>
  <w:comment w:id="8" w:author="Microsoft Office User" w:date="2021-05-20T12:15:00Z" w:initials="MOU">
    <w:p w14:paraId="5D55C06C" w14:textId="77777777" w:rsidR="00106145" w:rsidRDefault="00106145" w:rsidP="00106145">
      <w:pPr>
        <w:pStyle w:val="CommentText"/>
      </w:pPr>
      <w:r>
        <w:rPr>
          <w:rStyle w:val="CommentReference"/>
        </w:rPr>
        <w:annotationRef/>
      </w:r>
      <w:r>
        <w:t>Got it! Congrats on the new computer!</w:t>
      </w:r>
    </w:p>
  </w:comment>
  <w:comment w:id="9" w:author="Shannon Erica Kendal Joslin" w:date="2021-05-10T11:34:00Z" w:initials="SEKJ">
    <w:p w14:paraId="1ED7039B" w14:textId="77777777" w:rsidR="00106145" w:rsidRDefault="00106145" w:rsidP="00106145">
      <w:pPr>
        <w:pStyle w:val="CommentText"/>
      </w:pPr>
      <w:r>
        <w:rPr>
          <w:rStyle w:val="CommentReference"/>
        </w:rPr>
        <w:annotationRef/>
      </w:r>
      <w:r>
        <w:t>may change this to discussion section</w:t>
      </w:r>
    </w:p>
  </w:comment>
  <w:comment w:id="10" w:author="Microsoft Office User" w:date="2021-05-20T12:38:00Z" w:initials="MOU">
    <w:p w14:paraId="39B2169E" w14:textId="77777777" w:rsidR="00106145" w:rsidRDefault="00106145" w:rsidP="00106145">
      <w:pPr>
        <w:pStyle w:val="CommentText"/>
      </w:pPr>
      <w:r>
        <w:rPr>
          <w:rStyle w:val="CommentReference"/>
        </w:rPr>
        <w:annotationRef/>
      </w:r>
      <w:r>
        <w:t>I think that’s a good id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49C6909" w15:done="0"/>
  <w15:commentEx w15:paraId="271A1CC2" w15:paraIdParent="649C6909" w15:done="0"/>
  <w15:commentEx w15:paraId="2F237C43" w15:done="0"/>
  <w15:commentEx w15:paraId="49889201" w15:paraIdParent="2F237C43" w15:done="0"/>
  <w15:commentEx w15:paraId="5F4797E9" w15:done="0"/>
  <w15:commentEx w15:paraId="0357E0BF" w15:done="0"/>
  <w15:commentEx w15:paraId="5D55C06C" w15:paraIdParent="0357E0BF" w15:done="0"/>
  <w15:commentEx w15:paraId="1ED7039B" w15:done="0"/>
  <w15:commentEx w15:paraId="39B2169E" w15:paraIdParent="1ED703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8311F" w16cex:dateUtc="2021-04-07T20:24:00Z"/>
  <w16cex:commentExtensible w16cex:durableId="243682FF" w16cex:dateUtc="2021-04-30T20:22:00Z"/>
  <w16cex:commentExtensible w16cex:durableId="241832A6" w16cex:dateUtc="2021-04-07T20:31:00Z"/>
  <w16cex:commentExtensible w16cex:durableId="2436A9E1" w16cex:dateUtc="2021-04-30T23:08:00Z"/>
  <w16cex:commentExtensible w16cex:durableId="2436AA3F" w16cex:dateUtc="2021-04-30T23:09:00Z"/>
  <w16cex:commentExtensible w16cex:durableId="2443E484" w16cex:dateUtc="2021-05-10T23:57:00Z"/>
  <w16cex:commentExtensible w16cex:durableId="2450D144" w16cex:dateUtc="2021-05-20T19:15:00Z"/>
  <w16cex:commentExtensible w16cex:durableId="244398D1" w16cex:dateUtc="2021-05-10T18:34:00Z"/>
  <w16cex:commentExtensible w16cex:durableId="2450D6E1" w16cex:dateUtc="2021-05-20T19: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49C6909" w16cid:durableId="2418311F"/>
  <w16cid:commentId w16cid:paraId="271A1CC2" w16cid:durableId="243682FF"/>
  <w16cid:commentId w16cid:paraId="2F237C43" w16cid:durableId="241832A6"/>
  <w16cid:commentId w16cid:paraId="49889201" w16cid:durableId="2436A9E1"/>
  <w16cid:commentId w16cid:paraId="5F4797E9" w16cid:durableId="2436AA3F"/>
  <w16cid:commentId w16cid:paraId="0357E0BF" w16cid:durableId="2443E484"/>
  <w16cid:commentId w16cid:paraId="5D55C06C" w16cid:durableId="2450D144"/>
  <w16cid:commentId w16cid:paraId="1ED7039B" w16cid:durableId="244398D1"/>
  <w16cid:commentId w16cid:paraId="39B2169E" w16cid:durableId="2450D6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DCDA18" w14:textId="77777777" w:rsidR="00EC54B7" w:rsidRDefault="00EC54B7" w:rsidP="00372DDA">
      <w:r>
        <w:separator/>
      </w:r>
    </w:p>
  </w:endnote>
  <w:endnote w:type="continuationSeparator" w:id="0">
    <w:p w14:paraId="6EBEAA71" w14:textId="77777777" w:rsidR="00EC54B7" w:rsidRDefault="00EC54B7" w:rsidP="00372D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Century Gothic">
    <w:panose1 w:val="020B0502020202020204"/>
    <w:charset w:val="00"/>
    <w:family w:val="swiss"/>
    <w:pitch w:val="variable"/>
    <w:sig w:usb0="00000287" w:usb1="00000000" w:usb2="00000000" w:usb3="00000000" w:csb0="0000009F" w:csb1="00000000"/>
  </w:font>
  <w:font w:name="Al Bayan Plain">
    <w:altName w:val="AL BAYAN PLAIN"/>
    <w:panose1 w:val="00000000000000000000"/>
    <w:charset w:val="B2"/>
    <w:family w:val="auto"/>
    <w:pitch w:val="variable"/>
    <w:sig w:usb0="00002001" w:usb1="0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FB61B3" w14:textId="77777777" w:rsidR="00EC54B7" w:rsidRDefault="00EC54B7" w:rsidP="00372DDA">
      <w:r>
        <w:separator/>
      </w:r>
    </w:p>
  </w:footnote>
  <w:footnote w:type="continuationSeparator" w:id="0">
    <w:p w14:paraId="7A6725FF" w14:textId="77777777" w:rsidR="00EC54B7" w:rsidRDefault="00EC54B7" w:rsidP="00372D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4D0DE9"/>
    <w:multiLevelType w:val="hybridMultilevel"/>
    <w:tmpl w:val="9CB69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9C11377"/>
    <w:multiLevelType w:val="hybridMultilevel"/>
    <w:tmpl w:val="9B101A94"/>
    <w:lvl w:ilvl="0" w:tplc="04090001">
      <w:start w:val="7"/>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7E9"/>
    <w:rsid w:val="00000717"/>
    <w:rsid w:val="00004F98"/>
    <w:rsid w:val="000176C2"/>
    <w:rsid w:val="000353C3"/>
    <w:rsid w:val="000532D5"/>
    <w:rsid w:val="00055A61"/>
    <w:rsid w:val="00080EDD"/>
    <w:rsid w:val="00081E62"/>
    <w:rsid w:val="000B0F0D"/>
    <w:rsid w:val="000F0F82"/>
    <w:rsid w:val="00106145"/>
    <w:rsid w:val="0014278B"/>
    <w:rsid w:val="0015704C"/>
    <w:rsid w:val="001846C6"/>
    <w:rsid w:val="00186B91"/>
    <w:rsid w:val="001A304A"/>
    <w:rsid w:val="001B4B9F"/>
    <w:rsid w:val="00237860"/>
    <w:rsid w:val="00275051"/>
    <w:rsid w:val="002B44FA"/>
    <w:rsid w:val="002C4E60"/>
    <w:rsid w:val="003273B3"/>
    <w:rsid w:val="00337FAD"/>
    <w:rsid w:val="00372DDA"/>
    <w:rsid w:val="00381212"/>
    <w:rsid w:val="003976C8"/>
    <w:rsid w:val="003A7140"/>
    <w:rsid w:val="003E196B"/>
    <w:rsid w:val="003F70AA"/>
    <w:rsid w:val="00457C75"/>
    <w:rsid w:val="004D5944"/>
    <w:rsid w:val="004E0DAE"/>
    <w:rsid w:val="005333C0"/>
    <w:rsid w:val="00553E10"/>
    <w:rsid w:val="005738DD"/>
    <w:rsid w:val="00581917"/>
    <w:rsid w:val="0059546B"/>
    <w:rsid w:val="0059667C"/>
    <w:rsid w:val="005A63B7"/>
    <w:rsid w:val="005A6A32"/>
    <w:rsid w:val="005D61BE"/>
    <w:rsid w:val="006202C1"/>
    <w:rsid w:val="006216B1"/>
    <w:rsid w:val="00621B1C"/>
    <w:rsid w:val="00626F2D"/>
    <w:rsid w:val="006A3C5E"/>
    <w:rsid w:val="006A7615"/>
    <w:rsid w:val="006C520D"/>
    <w:rsid w:val="006D3EAD"/>
    <w:rsid w:val="006D5D27"/>
    <w:rsid w:val="006F47E9"/>
    <w:rsid w:val="0070701F"/>
    <w:rsid w:val="00716E7C"/>
    <w:rsid w:val="00724753"/>
    <w:rsid w:val="00737C2F"/>
    <w:rsid w:val="00741136"/>
    <w:rsid w:val="00744B37"/>
    <w:rsid w:val="007521D6"/>
    <w:rsid w:val="007809DC"/>
    <w:rsid w:val="007B4DA2"/>
    <w:rsid w:val="00827ACB"/>
    <w:rsid w:val="008413EC"/>
    <w:rsid w:val="008673C5"/>
    <w:rsid w:val="00867C19"/>
    <w:rsid w:val="008E544E"/>
    <w:rsid w:val="008F2E25"/>
    <w:rsid w:val="0092079B"/>
    <w:rsid w:val="00927DF1"/>
    <w:rsid w:val="009659A7"/>
    <w:rsid w:val="009809EF"/>
    <w:rsid w:val="00984AE7"/>
    <w:rsid w:val="009916B4"/>
    <w:rsid w:val="009D62D5"/>
    <w:rsid w:val="00A001C6"/>
    <w:rsid w:val="00A07BB9"/>
    <w:rsid w:val="00A11F46"/>
    <w:rsid w:val="00A12A7D"/>
    <w:rsid w:val="00A20406"/>
    <w:rsid w:val="00A579CB"/>
    <w:rsid w:val="00A850BB"/>
    <w:rsid w:val="00A85974"/>
    <w:rsid w:val="00A95B39"/>
    <w:rsid w:val="00A97ADC"/>
    <w:rsid w:val="00AB1FB6"/>
    <w:rsid w:val="00AB4990"/>
    <w:rsid w:val="00AB5D48"/>
    <w:rsid w:val="00AC07B7"/>
    <w:rsid w:val="00AD49E9"/>
    <w:rsid w:val="00AF1705"/>
    <w:rsid w:val="00B17865"/>
    <w:rsid w:val="00B65A33"/>
    <w:rsid w:val="00B96B7C"/>
    <w:rsid w:val="00BA7437"/>
    <w:rsid w:val="00C23189"/>
    <w:rsid w:val="00C36CA7"/>
    <w:rsid w:val="00C66CDA"/>
    <w:rsid w:val="00C76238"/>
    <w:rsid w:val="00CC0A40"/>
    <w:rsid w:val="00D06CD4"/>
    <w:rsid w:val="00D20B38"/>
    <w:rsid w:val="00D4439A"/>
    <w:rsid w:val="00D46F6C"/>
    <w:rsid w:val="00D53365"/>
    <w:rsid w:val="00D875FB"/>
    <w:rsid w:val="00DA18B8"/>
    <w:rsid w:val="00DB42D9"/>
    <w:rsid w:val="00DE273D"/>
    <w:rsid w:val="00DE54E4"/>
    <w:rsid w:val="00DF4329"/>
    <w:rsid w:val="00E37454"/>
    <w:rsid w:val="00E853B9"/>
    <w:rsid w:val="00EC54B7"/>
    <w:rsid w:val="00EC7D9F"/>
    <w:rsid w:val="00ED075F"/>
    <w:rsid w:val="00ED0CBB"/>
    <w:rsid w:val="00ED2C76"/>
    <w:rsid w:val="00EE1C5D"/>
    <w:rsid w:val="00EE3EC3"/>
    <w:rsid w:val="00F2470E"/>
    <w:rsid w:val="00F750C6"/>
    <w:rsid w:val="00F77965"/>
    <w:rsid w:val="00F948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D7C7377"/>
  <w15:chartTrackingRefBased/>
  <w15:docId w15:val="{C4CC02AC-32EB-B94A-A26A-067158429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7454"/>
    <w:rPr>
      <w:rFonts w:ascii="Times New Roman" w:eastAsia="Times New Roman" w:hAnsi="Times New Roman" w:cs="Times New Roman"/>
    </w:rPr>
  </w:style>
  <w:style w:type="paragraph" w:styleId="Heading1">
    <w:name w:val="heading 1"/>
    <w:basedOn w:val="Normal"/>
    <w:next w:val="Normal"/>
    <w:link w:val="Heading1Char"/>
    <w:uiPriority w:val="9"/>
    <w:qFormat/>
    <w:rsid w:val="00ED2C76"/>
    <w:pPr>
      <w:keepNext/>
      <w:keepLines/>
      <w:spacing w:before="240"/>
      <w:outlineLvl w:val="0"/>
    </w:pPr>
    <w:rPr>
      <w:rFonts w:eastAsiaTheme="majorEastAsia" w:cstheme="majorBidi"/>
      <w:b/>
      <w:color w:val="000000" w:themeColor="text1"/>
      <w:szCs w:val="32"/>
      <w:u w:val="single"/>
    </w:rPr>
  </w:style>
  <w:style w:type="paragraph" w:styleId="Heading2">
    <w:name w:val="heading 2"/>
    <w:basedOn w:val="Normal"/>
    <w:next w:val="Normal"/>
    <w:link w:val="Heading2Char"/>
    <w:uiPriority w:val="9"/>
    <w:unhideWhenUsed/>
    <w:qFormat/>
    <w:rsid w:val="00A85974"/>
    <w:pPr>
      <w:keepNext/>
      <w:keepLines/>
      <w:spacing w:before="40"/>
      <w:outlineLvl w:val="1"/>
    </w:pPr>
    <w:rPr>
      <w:rFonts w:eastAsiaTheme="majorEastAsia"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6F47E9"/>
    <w:rPr>
      <w:sz w:val="20"/>
      <w:szCs w:val="20"/>
    </w:rPr>
  </w:style>
  <w:style w:type="paragraph" w:styleId="CommentText">
    <w:name w:val="annotation text"/>
    <w:basedOn w:val="Normal"/>
    <w:link w:val="CommentTextChar"/>
    <w:uiPriority w:val="99"/>
    <w:semiHidden/>
    <w:unhideWhenUsed/>
    <w:qFormat/>
    <w:rsid w:val="006F47E9"/>
    <w:rPr>
      <w:sz w:val="20"/>
      <w:szCs w:val="20"/>
    </w:rPr>
  </w:style>
  <w:style w:type="character" w:customStyle="1" w:styleId="CommentSubjectChar">
    <w:name w:val="Comment Subject Char"/>
    <w:basedOn w:val="CommentTextChar"/>
    <w:link w:val="CommentSubject"/>
    <w:uiPriority w:val="99"/>
    <w:semiHidden/>
    <w:rsid w:val="006F47E9"/>
    <w:rPr>
      <w:b/>
      <w:bCs/>
      <w:sz w:val="20"/>
      <w:szCs w:val="20"/>
    </w:rPr>
  </w:style>
  <w:style w:type="paragraph" w:styleId="CommentSubject">
    <w:name w:val="annotation subject"/>
    <w:basedOn w:val="CommentText"/>
    <w:next w:val="CommentText"/>
    <w:link w:val="CommentSubjectChar"/>
    <w:uiPriority w:val="99"/>
    <w:semiHidden/>
    <w:unhideWhenUsed/>
    <w:rsid w:val="006F47E9"/>
    <w:rPr>
      <w:b/>
      <w:bCs/>
    </w:rPr>
  </w:style>
  <w:style w:type="character" w:styleId="CommentReference">
    <w:name w:val="annotation reference"/>
    <w:basedOn w:val="DefaultParagraphFont"/>
    <w:uiPriority w:val="99"/>
    <w:semiHidden/>
    <w:unhideWhenUsed/>
    <w:qFormat/>
    <w:rsid w:val="006F47E9"/>
    <w:rPr>
      <w:sz w:val="16"/>
      <w:szCs w:val="16"/>
    </w:rPr>
  </w:style>
  <w:style w:type="character" w:styleId="Hyperlink">
    <w:name w:val="Hyperlink"/>
    <w:basedOn w:val="DefaultParagraphFont"/>
    <w:uiPriority w:val="99"/>
    <w:unhideWhenUsed/>
    <w:rsid w:val="006F47E9"/>
    <w:rPr>
      <w:color w:val="0000FF"/>
      <w:u w:val="single"/>
    </w:rPr>
  </w:style>
  <w:style w:type="paragraph" w:styleId="Revision">
    <w:name w:val="Revision"/>
    <w:hidden/>
    <w:uiPriority w:val="99"/>
    <w:semiHidden/>
    <w:rsid w:val="00C36CA7"/>
  </w:style>
  <w:style w:type="paragraph" w:styleId="Header">
    <w:name w:val="header"/>
    <w:basedOn w:val="Normal"/>
    <w:link w:val="HeaderChar"/>
    <w:uiPriority w:val="99"/>
    <w:unhideWhenUsed/>
    <w:rsid w:val="00372DDA"/>
    <w:pPr>
      <w:tabs>
        <w:tab w:val="center" w:pos="4680"/>
        <w:tab w:val="right" w:pos="9360"/>
      </w:tabs>
    </w:pPr>
  </w:style>
  <w:style w:type="character" w:customStyle="1" w:styleId="HeaderChar">
    <w:name w:val="Header Char"/>
    <w:basedOn w:val="DefaultParagraphFont"/>
    <w:link w:val="Header"/>
    <w:uiPriority w:val="99"/>
    <w:rsid w:val="00372DDA"/>
    <w:rPr>
      <w:rFonts w:ascii="Times New Roman" w:eastAsia="Times New Roman" w:hAnsi="Times New Roman" w:cs="Times New Roman"/>
    </w:rPr>
  </w:style>
  <w:style w:type="paragraph" w:styleId="Footer">
    <w:name w:val="footer"/>
    <w:basedOn w:val="Normal"/>
    <w:link w:val="FooterChar"/>
    <w:uiPriority w:val="99"/>
    <w:unhideWhenUsed/>
    <w:rsid w:val="00372DDA"/>
    <w:pPr>
      <w:tabs>
        <w:tab w:val="center" w:pos="4680"/>
        <w:tab w:val="right" w:pos="9360"/>
      </w:tabs>
    </w:pPr>
  </w:style>
  <w:style w:type="character" w:customStyle="1" w:styleId="FooterChar">
    <w:name w:val="Footer Char"/>
    <w:basedOn w:val="DefaultParagraphFont"/>
    <w:link w:val="Footer"/>
    <w:uiPriority w:val="99"/>
    <w:rsid w:val="00372DDA"/>
    <w:rPr>
      <w:rFonts w:ascii="Times New Roman" w:eastAsia="Times New Roman" w:hAnsi="Times New Roman" w:cs="Times New Roman"/>
    </w:rPr>
  </w:style>
  <w:style w:type="character" w:customStyle="1" w:styleId="Heading1Char">
    <w:name w:val="Heading 1 Char"/>
    <w:basedOn w:val="DefaultParagraphFont"/>
    <w:link w:val="Heading1"/>
    <w:uiPriority w:val="9"/>
    <w:rsid w:val="00ED2C76"/>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rsid w:val="00A85974"/>
    <w:rPr>
      <w:rFonts w:ascii="Times New Roman" w:eastAsiaTheme="majorEastAsia" w:hAnsi="Times New Roman" w:cstheme="majorBidi"/>
      <w:b/>
      <w:i/>
      <w:color w:val="000000" w:themeColor="text1"/>
      <w:szCs w:val="26"/>
    </w:rPr>
  </w:style>
  <w:style w:type="paragraph" w:styleId="HTMLPreformatted">
    <w:name w:val="HTML Preformatted"/>
    <w:basedOn w:val="Normal"/>
    <w:link w:val="HTMLPreformattedChar"/>
    <w:uiPriority w:val="99"/>
    <w:semiHidden/>
    <w:unhideWhenUsed/>
    <w:rsid w:val="00626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26F2D"/>
    <w:rPr>
      <w:rFonts w:ascii="Courier New" w:eastAsia="Times New Roman" w:hAnsi="Courier New" w:cs="Courier New"/>
      <w:sz w:val="20"/>
      <w:szCs w:val="20"/>
    </w:rPr>
  </w:style>
  <w:style w:type="paragraph" w:styleId="ListParagraph">
    <w:name w:val="List Paragraph"/>
    <w:basedOn w:val="Normal"/>
    <w:uiPriority w:val="34"/>
    <w:qFormat/>
    <w:rsid w:val="0027505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7206435">
      <w:bodyDiv w:val="1"/>
      <w:marLeft w:val="0"/>
      <w:marRight w:val="0"/>
      <w:marTop w:val="0"/>
      <w:marBottom w:val="0"/>
      <w:divBdr>
        <w:top w:val="none" w:sz="0" w:space="0" w:color="auto"/>
        <w:left w:val="none" w:sz="0" w:space="0" w:color="auto"/>
        <w:bottom w:val="none" w:sz="0" w:space="0" w:color="auto"/>
        <w:right w:val="none" w:sz="0" w:space="0" w:color="auto"/>
      </w:divBdr>
    </w:div>
    <w:div w:id="459693284">
      <w:bodyDiv w:val="1"/>
      <w:marLeft w:val="0"/>
      <w:marRight w:val="0"/>
      <w:marTop w:val="0"/>
      <w:marBottom w:val="0"/>
      <w:divBdr>
        <w:top w:val="none" w:sz="0" w:space="0" w:color="auto"/>
        <w:left w:val="none" w:sz="0" w:space="0" w:color="auto"/>
        <w:bottom w:val="none" w:sz="0" w:space="0" w:color="auto"/>
        <w:right w:val="none" w:sz="0" w:space="0" w:color="auto"/>
      </w:divBdr>
    </w:div>
    <w:div w:id="503591890">
      <w:bodyDiv w:val="1"/>
      <w:marLeft w:val="0"/>
      <w:marRight w:val="0"/>
      <w:marTop w:val="0"/>
      <w:marBottom w:val="0"/>
      <w:divBdr>
        <w:top w:val="none" w:sz="0" w:space="0" w:color="auto"/>
        <w:left w:val="none" w:sz="0" w:space="0" w:color="auto"/>
        <w:bottom w:val="none" w:sz="0" w:space="0" w:color="auto"/>
        <w:right w:val="none" w:sz="0" w:space="0" w:color="auto"/>
      </w:divBdr>
    </w:div>
    <w:div w:id="554052650">
      <w:bodyDiv w:val="1"/>
      <w:marLeft w:val="0"/>
      <w:marRight w:val="0"/>
      <w:marTop w:val="0"/>
      <w:marBottom w:val="0"/>
      <w:divBdr>
        <w:top w:val="none" w:sz="0" w:space="0" w:color="auto"/>
        <w:left w:val="none" w:sz="0" w:space="0" w:color="auto"/>
        <w:bottom w:val="none" w:sz="0" w:space="0" w:color="auto"/>
        <w:right w:val="none" w:sz="0" w:space="0" w:color="auto"/>
      </w:divBdr>
    </w:div>
    <w:div w:id="677582173">
      <w:bodyDiv w:val="1"/>
      <w:marLeft w:val="0"/>
      <w:marRight w:val="0"/>
      <w:marTop w:val="0"/>
      <w:marBottom w:val="0"/>
      <w:divBdr>
        <w:top w:val="none" w:sz="0" w:space="0" w:color="auto"/>
        <w:left w:val="none" w:sz="0" w:space="0" w:color="auto"/>
        <w:bottom w:val="none" w:sz="0" w:space="0" w:color="auto"/>
        <w:right w:val="none" w:sz="0" w:space="0" w:color="auto"/>
      </w:divBdr>
    </w:div>
    <w:div w:id="862942803">
      <w:bodyDiv w:val="1"/>
      <w:marLeft w:val="0"/>
      <w:marRight w:val="0"/>
      <w:marTop w:val="0"/>
      <w:marBottom w:val="0"/>
      <w:divBdr>
        <w:top w:val="none" w:sz="0" w:space="0" w:color="auto"/>
        <w:left w:val="none" w:sz="0" w:space="0" w:color="auto"/>
        <w:bottom w:val="none" w:sz="0" w:space="0" w:color="auto"/>
        <w:right w:val="none" w:sz="0" w:space="0" w:color="auto"/>
      </w:divBdr>
    </w:div>
    <w:div w:id="878516040">
      <w:bodyDiv w:val="1"/>
      <w:marLeft w:val="0"/>
      <w:marRight w:val="0"/>
      <w:marTop w:val="0"/>
      <w:marBottom w:val="0"/>
      <w:divBdr>
        <w:top w:val="none" w:sz="0" w:space="0" w:color="auto"/>
        <w:left w:val="none" w:sz="0" w:space="0" w:color="auto"/>
        <w:bottom w:val="none" w:sz="0" w:space="0" w:color="auto"/>
        <w:right w:val="none" w:sz="0" w:space="0" w:color="auto"/>
      </w:divBdr>
    </w:div>
    <w:div w:id="931277243">
      <w:bodyDiv w:val="1"/>
      <w:marLeft w:val="0"/>
      <w:marRight w:val="0"/>
      <w:marTop w:val="0"/>
      <w:marBottom w:val="0"/>
      <w:divBdr>
        <w:top w:val="none" w:sz="0" w:space="0" w:color="auto"/>
        <w:left w:val="none" w:sz="0" w:space="0" w:color="auto"/>
        <w:bottom w:val="none" w:sz="0" w:space="0" w:color="auto"/>
        <w:right w:val="none" w:sz="0" w:space="0" w:color="auto"/>
      </w:divBdr>
    </w:div>
    <w:div w:id="937516946">
      <w:bodyDiv w:val="1"/>
      <w:marLeft w:val="0"/>
      <w:marRight w:val="0"/>
      <w:marTop w:val="0"/>
      <w:marBottom w:val="0"/>
      <w:divBdr>
        <w:top w:val="none" w:sz="0" w:space="0" w:color="auto"/>
        <w:left w:val="none" w:sz="0" w:space="0" w:color="auto"/>
        <w:bottom w:val="none" w:sz="0" w:space="0" w:color="auto"/>
        <w:right w:val="none" w:sz="0" w:space="0" w:color="auto"/>
      </w:divBdr>
    </w:div>
    <w:div w:id="940187374">
      <w:bodyDiv w:val="1"/>
      <w:marLeft w:val="0"/>
      <w:marRight w:val="0"/>
      <w:marTop w:val="0"/>
      <w:marBottom w:val="0"/>
      <w:divBdr>
        <w:top w:val="none" w:sz="0" w:space="0" w:color="auto"/>
        <w:left w:val="none" w:sz="0" w:space="0" w:color="auto"/>
        <w:bottom w:val="none" w:sz="0" w:space="0" w:color="auto"/>
        <w:right w:val="none" w:sz="0" w:space="0" w:color="auto"/>
      </w:divBdr>
    </w:div>
    <w:div w:id="1016466468">
      <w:bodyDiv w:val="1"/>
      <w:marLeft w:val="0"/>
      <w:marRight w:val="0"/>
      <w:marTop w:val="0"/>
      <w:marBottom w:val="0"/>
      <w:divBdr>
        <w:top w:val="none" w:sz="0" w:space="0" w:color="auto"/>
        <w:left w:val="none" w:sz="0" w:space="0" w:color="auto"/>
        <w:bottom w:val="none" w:sz="0" w:space="0" w:color="auto"/>
        <w:right w:val="none" w:sz="0" w:space="0" w:color="auto"/>
      </w:divBdr>
    </w:div>
    <w:div w:id="1200971484">
      <w:bodyDiv w:val="1"/>
      <w:marLeft w:val="0"/>
      <w:marRight w:val="0"/>
      <w:marTop w:val="0"/>
      <w:marBottom w:val="0"/>
      <w:divBdr>
        <w:top w:val="none" w:sz="0" w:space="0" w:color="auto"/>
        <w:left w:val="none" w:sz="0" w:space="0" w:color="auto"/>
        <w:bottom w:val="none" w:sz="0" w:space="0" w:color="auto"/>
        <w:right w:val="none" w:sz="0" w:space="0" w:color="auto"/>
      </w:divBdr>
    </w:div>
    <w:div w:id="1230532031">
      <w:bodyDiv w:val="1"/>
      <w:marLeft w:val="0"/>
      <w:marRight w:val="0"/>
      <w:marTop w:val="0"/>
      <w:marBottom w:val="0"/>
      <w:divBdr>
        <w:top w:val="none" w:sz="0" w:space="0" w:color="auto"/>
        <w:left w:val="none" w:sz="0" w:space="0" w:color="auto"/>
        <w:bottom w:val="none" w:sz="0" w:space="0" w:color="auto"/>
        <w:right w:val="none" w:sz="0" w:space="0" w:color="auto"/>
      </w:divBdr>
    </w:div>
    <w:div w:id="1281381922">
      <w:bodyDiv w:val="1"/>
      <w:marLeft w:val="0"/>
      <w:marRight w:val="0"/>
      <w:marTop w:val="0"/>
      <w:marBottom w:val="0"/>
      <w:divBdr>
        <w:top w:val="none" w:sz="0" w:space="0" w:color="auto"/>
        <w:left w:val="none" w:sz="0" w:space="0" w:color="auto"/>
        <w:bottom w:val="none" w:sz="0" w:space="0" w:color="auto"/>
        <w:right w:val="none" w:sz="0" w:space="0" w:color="auto"/>
      </w:divBdr>
    </w:div>
    <w:div w:id="1592737524">
      <w:bodyDiv w:val="1"/>
      <w:marLeft w:val="0"/>
      <w:marRight w:val="0"/>
      <w:marTop w:val="0"/>
      <w:marBottom w:val="0"/>
      <w:divBdr>
        <w:top w:val="none" w:sz="0" w:space="0" w:color="auto"/>
        <w:left w:val="none" w:sz="0" w:space="0" w:color="auto"/>
        <w:bottom w:val="none" w:sz="0" w:space="0" w:color="auto"/>
        <w:right w:val="none" w:sz="0" w:space="0" w:color="auto"/>
      </w:divBdr>
    </w:div>
    <w:div w:id="1597640360">
      <w:bodyDiv w:val="1"/>
      <w:marLeft w:val="0"/>
      <w:marRight w:val="0"/>
      <w:marTop w:val="0"/>
      <w:marBottom w:val="0"/>
      <w:divBdr>
        <w:top w:val="none" w:sz="0" w:space="0" w:color="auto"/>
        <w:left w:val="none" w:sz="0" w:space="0" w:color="auto"/>
        <w:bottom w:val="none" w:sz="0" w:space="0" w:color="auto"/>
        <w:right w:val="none" w:sz="0" w:space="0" w:color="auto"/>
      </w:divBdr>
    </w:div>
    <w:div w:id="1599407148">
      <w:bodyDiv w:val="1"/>
      <w:marLeft w:val="0"/>
      <w:marRight w:val="0"/>
      <w:marTop w:val="0"/>
      <w:marBottom w:val="0"/>
      <w:divBdr>
        <w:top w:val="none" w:sz="0" w:space="0" w:color="auto"/>
        <w:left w:val="none" w:sz="0" w:space="0" w:color="auto"/>
        <w:bottom w:val="none" w:sz="0" w:space="0" w:color="auto"/>
        <w:right w:val="none" w:sz="0" w:space="0" w:color="auto"/>
      </w:divBdr>
    </w:div>
    <w:div w:id="1681858555">
      <w:bodyDiv w:val="1"/>
      <w:marLeft w:val="0"/>
      <w:marRight w:val="0"/>
      <w:marTop w:val="0"/>
      <w:marBottom w:val="0"/>
      <w:divBdr>
        <w:top w:val="none" w:sz="0" w:space="0" w:color="auto"/>
        <w:left w:val="none" w:sz="0" w:space="0" w:color="auto"/>
        <w:bottom w:val="none" w:sz="0" w:space="0" w:color="auto"/>
        <w:right w:val="none" w:sz="0" w:space="0" w:color="auto"/>
      </w:divBdr>
    </w:div>
    <w:div w:id="1716276819">
      <w:bodyDiv w:val="1"/>
      <w:marLeft w:val="0"/>
      <w:marRight w:val="0"/>
      <w:marTop w:val="0"/>
      <w:marBottom w:val="0"/>
      <w:divBdr>
        <w:top w:val="none" w:sz="0" w:space="0" w:color="auto"/>
        <w:left w:val="none" w:sz="0" w:space="0" w:color="auto"/>
        <w:bottom w:val="none" w:sz="0" w:space="0" w:color="auto"/>
        <w:right w:val="none" w:sz="0" w:space="0" w:color="auto"/>
      </w:divBdr>
    </w:div>
    <w:div w:id="1729769045">
      <w:bodyDiv w:val="1"/>
      <w:marLeft w:val="0"/>
      <w:marRight w:val="0"/>
      <w:marTop w:val="0"/>
      <w:marBottom w:val="0"/>
      <w:divBdr>
        <w:top w:val="none" w:sz="0" w:space="0" w:color="auto"/>
        <w:left w:val="none" w:sz="0" w:space="0" w:color="auto"/>
        <w:bottom w:val="none" w:sz="0" w:space="0" w:color="auto"/>
        <w:right w:val="none" w:sz="0" w:space="0" w:color="auto"/>
      </w:divBdr>
    </w:div>
    <w:div w:id="1739354637">
      <w:bodyDiv w:val="1"/>
      <w:marLeft w:val="0"/>
      <w:marRight w:val="0"/>
      <w:marTop w:val="0"/>
      <w:marBottom w:val="0"/>
      <w:divBdr>
        <w:top w:val="none" w:sz="0" w:space="0" w:color="auto"/>
        <w:left w:val="none" w:sz="0" w:space="0" w:color="auto"/>
        <w:bottom w:val="none" w:sz="0" w:space="0" w:color="auto"/>
        <w:right w:val="none" w:sz="0" w:space="0" w:color="auto"/>
      </w:divBdr>
    </w:div>
    <w:div w:id="1791897172">
      <w:bodyDiv w:val="1"/>
      <w:marLeft w:val="0"/>
      <w:marRight w:val="0"/>
      <w:marTop w:val="0"/>
      <w:marBottom w:val="0"/>
      <w:divBdr>
        <w:top w:val="none" w:sz="0" w:space="0" w:color="auto"/>
        <w:left w:val="none" w:sz="0" w:space="0" w:color="auto"/>
        <w:bottom w:val="none" w:sz="0" w:space="0" w:color="auto"/>
        <w:right w:val="none" w:sz="0" w:space="0" w:color="auto"/>
      </w:divBdr>
    </w:div>
    <w:div w:id="1900096560">
      <w:bodyDiv w:val="1"/>
      <w:marLeft w:val="0"/>
      <w:marRight w:val="0"/>
      <w:marTop w:val="0"/>
      <w:marBottom w:val="0"/>
      <w:divBdr>
        <w:top w:val="none" w:sz="0" w:space="0" w:color="auto"/>
        <w:left w:val="none" w:sz="0" w:space="0" w:color="auto"/>
        <w:bottom w:val="none" w:sz="0" w:space="0" w:color="auto"/>
        <w:right w:val="none" w:sz="0" w:space="0" w:color="auto"/>
      </w:divBdr>
    </w:div>
    <w:div w:id="1930460354">
      <w:bodyDiv w:val="1"/>
      <w:marLeft w:val="0"/>
      <w:marRight w:val="0"/>
      <w:marTop w:val="0"/>
      <w:marBottom w:val="0"/>
      <w:divBdr>
        <w:top w:val="none" w:sz="0" w:space="0" w:color="auto"/>
        <w:left w:val="none" w:sz="0" w:space="0" w:color="auto"/>
        <w:bottom w:val="none" w:sz="0" w:space="0" w:color="auto"/>
        <w:right w:val="none" w:sz="0" w:space="0" w:color="auto"/>
      </w:divBdr>
    </w:div>
    <w:div w:id="1972318105">
      <w:bodyDiv w:val="1"/>
      <w:marLeft w:val="0"/>
      <w:marRight w:val="0"/>
      <w:marTop w:val="0"/>
      <w:marBottom w:val="0"/>
      <w:divBdr>
        <w:top w:val="none" w:sz="0" w:space="0" w:color="auto"/>
        <w:left w:val="none" w:sz="0" w:space="0" w:color="auto"/>
        <w:bottom w:val="none" w:sz="0" w:space="0" w:color="auto"/>
        <w:right w:val="none" w:sz="0" w:space="0" w:color="auto"/>
      </w:divBdr>
    </w:div>
    <w:div w:id="2045591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4.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yperlink" Target="https://github.com/PacificBiosciences/ccs" TargetMode="External"/><Relationship Id="rId2" Type="http://schemas.openxmlformats.org/officeDocument/2006/relationships/numbering" Target="numbering.xml"/><Relationship Id="rId16" Type="http://schemas.openxmlformats.org/officeDocument/2006/relationships/hyperlink" Target="https://www.10xgenomics.com/technology/"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www.pacb.com/" TargetMode="External"/><Relationship Id="rId10" Type="http://schemas.microsoft.com/office/2016/09/relationships/commentsIds" Target="commentsIds.xml"/><Relationship Id="rId19" Type="http://schemas.openxmlformats.org/officeDocument/2006/relationships/hyperlink" Target="https://github.com/shannonekj/DS_sex-marker/blob/master/analysis/"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C716C7-64CC-1446-B1B8-81613F1DA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TotalTime>
  <Pages>21</Pages>
  <Words>32368</Words>
  <Characters>184500</Characters>
  <Application>Microsoft Office Word</Application>
  <DocSecurity>0</DocSecurity>
  <Lines>1537</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25</cp:revision>
  <cp:lastPrinted>2021-06-01T13:43:00Z</cp:lastPrinted>
  <dcterms:created xsi:type="dcterms:W3CDTF">2021-04-07T21:21:00Z</dcterms:created>
  <dcterms:modified xsi:type="dcterms:W3CDTF">2021-06-01T18:43:00Z</dcterms:modified>
</cp:coreProperties>
</file>